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100F2" w14:textId="77777777" w:rsidR="00523122" w:rsidRDefault="00523122">
      <w:pPr>
        <w:pStyle w:val="Author"/>
        <w:rPr>
          <w:rFonts w:asciiTheme="majorHAnsi" w:eastAsiaTheme="majorEastAsia" w:hAnsiTheme="majorHAnsi" w:cstheme="majorBidi"/>
          <w:b/>
          <w:bCs/>
          <w:color w:val="345A8A" w:themeColor="accent1" w:themeShade="B5"/>
          <w:sz w:val="36"/>
          <w:szCs w:val="36"/>
        </w:rPr>
      </w:pPr>
      <w:r w:rsidRPr="00523122">
        <w:rPr>
          <w:rFonts w:asciiTheme="majorHAnsi" w:eastAsiaTheme="majorEastAsia" w:hAnsiTheme="majorHAnsi" w:cstheme="majorBidi"/>
          <w:b/>
          <w:bCs/>
          <w:color w:val="345A8A" w:themeColor="accent1" w:themeShade="B5"/>
          <w:sz w:val="36"/>
          <w:szCs w:val="36"/>
        </w:rPr>
        <w:t>Genomic Prediction for Rust Resistance in Pea</w:t>
      </w:r>
    </w:p>
    <w:p w14:paraId="4164861A" w14:textId="39369C25"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C55954">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C55954">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C55954">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C55954">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C55954">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C55954">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C55954">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C55954">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C55954">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C55954">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C55954">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C55954">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6DA8D9AC" w:rsidR="00430AF2" w:rsidRPr="00430AF2" w:rsidRDefault="00523122" w:rsidP="00430AF2">
      <w:pPr>
        <w:pStyle w:val="BodyText"/>
        <w:spacing w:before="120" w:after="120" w:line="360" w:lineRule="auto"/>
        <w:jc w:val="both"/>
      </w:pPr>
      <w:bookmarkStart w:id="2" w:name="_Hlk95387218"/>
      <w:r>
        <w:t>Genomic selection (GS) has grown rapidly in recent years as a marker-assisted tool for plant breeding, especially for disease-related traits that are difficult to measure. One such trait is rust (</w:t>
      </w:r>
      <w:proofErr w:type="spellStart"/>
      <w:r w:rsidRPr="00DC0A26">
        <w:rPr>
          <w:i/>
          <w:iCs/>
        </w:rPr>
        <w:t>Uromices</w:t>
      </w:r>
      <w:proofErr w:type="spellEnd"/>
      <w:r w:rsidRPr="00DC0A26">
        <w:rPr>
          <w:i/>
          <w:iCs/>
        </w:rPr>
        <w:t xml:space="preserve"> </w:t>
      </w:r>
      <w:proofErr w:type="spellStart"/>
      <w:r w:rsidRPr="00DC0A26">
        <w:rPr>
          <w:i/>
          <w:iCs/>
        </w:rPr>
        <w:t>pisi</w:t>
      </w:r>
      <w:proofErr w:type="spellEnd"/>
      <w:r>
        <w:t>) resistance in pea (</w:t>
      </w:r>
      <w:r>
        <w:rPr>
          <w:i/>
          <w:iCs/>
        </w:rPr>
        <w:t>Pisum sativum</w:t>
      </w:r>
      <w:r>
        <w:t xml:space="preserve"> L.), which is difficult to assay because it is strongly influenced by the environment. We report a study of the efficacy of GS for predicting rust resistance in pea, as represented by data collected from field and controlled conditions in a 320 accessions panel. Genotyping was carried out using 24,279 DArT-Seq markers developed through genotyping-by-sequencing. The effects on prediction accuracy of different GS models including the genomic relationships approach were compared using cross-validation. Additionally, the marker × environment (</w:t>
      </w:r>
      <w:proofErr w:type="spellStart"/>
      <w:r>
        <w:t>MxE</w:t>
      </w:r>
      <w:proofErr w:type="spellEnd"/>
      <w:r>
        <w:t xml:space="preserve">) interactions were included in a genomic best linear unbiased prediction (GBLUP) model as covariate to evaluate the prediction efficiency. Finally, different ways of combining trait data from environments using single traits or multi-trait index (MTI) combining traits from controlled conditions were compared. The best predictive ability achieved in rust disease was 0.633 through MTI, obtained using GBLUP analysis. GBLUP and Bayesian </w:t>
      </w:r>
      <w:r>
        <w:lastRenderedPageBreak/>
        <w:t xml:space="preserve">LASSO performed slightly better than the other model tested. The predictive abilities of testing/training Cross-Validation strategies were highly variable, highlighting the effect of the </w:t>
      </w:r>
      <w:proofErr w:type="spellStart"/>
      <w:r>
        <w:t>GxE</w:t>
      </w:r>
      <w:proofErr w:type="spellEnd"/>
      <w:r>
        <w:t xml:space="preserve"> interaction. </w:t>
      </w:r>
      <w:r w:rsidRPr="00370936">
        <w:t xml:space="preserve">The inclusion of marker × environment interactions did not increase the prediction accuracy for lines that had not been phenotyped but did improve the results significatively of prediction across </w:t>
      </w:r>
      <w:r>
        <w:t>environments</w:t>
      </w:r>
      <w:r w:rsidRPr="00370936">
        <w:t>.</w:t>
      </w:r>
      <w:r>
        <w:t xml:space="preserve"> This study report that predictive abilities increased thanks to combining several traits into one using an MTI, both to predict breeding values for lines that have not been evaluated, and to provide better estimated breeding values for lines phenotyped. Thus, GS is potentially useful for pea breeding programs searching rust resistance, providing a good approach when Genotypic x Environment interactions are challenging.</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16C52B36" w:rsidR="00A7740E" w:rsidRDefault="007F1370" w:rsidP="00430AF2">
      <w:pPr>
        <w:pStyle w:val="FirstParagraph"/>
        <w:spacing w:before="120" w:after="120" w:line="360" w:lineRule="auto"/>
        <w:jc w:val="both"/>
      </w:pPr>
      <w:r>
        <w:t xml:space="preserve">The pea panes </w:t>
      </w:r>
      <w:r w:rsidR="00932B7A">
        <w:t>have</w:t>
      </w:r>
      <w:r>
        <w:t xml:space="preserve"> 320 genotypes of </w:t>
      </w:r>
      <w:proofErr w:type="spellStart"/>
      <w:r>
        <w:rPr>
          <w:i/>
          <w:iCs/>
        </w:rPr>
        <w:t>Pissum</w:t>
      </w:r>
      <w:proofErr w:type="spellEnd"/>
      <w:r>
        <w:t xml:space="preserve"> spp. including wild relatives, landraces, cultivars, breeding lines and unknown material from all continents</w:t>
      </w:r>
      <w:r w:rsidR="00BE79BE">
        <w:t xml:space="preserve"> meticulously selected to expect a wide genotypic and phenotypic variance range (diversity paper)</w:t>
      </w:r>
      <w:r>
        <w:t xml:space="preserve">. It </w:t>
      </w:r>
      <w:r w:rsidR="00BE79BE">
        <w:t>is</w:t>
      </w:r>
      <w:r>
        <w:t xml:space="preserve"> a representative collection of </w:t>
      </w:r>
      <w:proofErr w:type="spellStart"/>
      <w:r>
        <w:rPr>
          <w:i/>
          <w:iCs/>
        </w:rPr>
        <w:lastRenderedPageBreak/>
        <w:t>Pissum</w:t>
      </w:r>
      <w:proofErr w:type="spellEnd"/>
      <w:r>
        <w:t xml:space="preserve"> genre, including the three main species (</w:t>
      </w:r>
      <w:r>
        <w:rPr>
          <w:i/>
          <w:iCs/>
        </w:rPr>
        <w:t>P. sativum</w:t>
      </w:r>
      <w:r>
        <w:t xml:space="preserve">, </w:t>
      </w:r>
      <w:r>
        <w:rPr>
          <w:i/>
          <w:iCs/>
        </w:rPr>
        <w:t xml:space="preserve">P. </w:t>
      </w:r>
      <w:proofErr w:type="spellStart"/>
      <w:r>
        <w:rPr>
          <w:i/>
          <w:iCs/>
        </w:rPr>
        <w:t>fulvum</w:t>
      </w:r>
      <w:proofErr w:type="spellEnd"/>
      <w:r>
        <w:t xml:space="preserve"> and </w:t>
      </w:r>
      <w:r>
        <w:rPr>
          <w:i/>
          <w:iCs/>
        </w:rPr>
        <w:t xml:space="preserve">P. </w:t>
      </w:r>
      <w:proofErr w:type="spellStart"/>
      <w:r>
        <w:rPr>
          <w:i/>
          <w:iCs/>
        </w:rPr>
        <w:t>abyssinucum</w:t>
      </w:r>
      <w:proofErr w:type="spellEnd"/>
      <w:r>
        <w:t xml:space="preserve">) and </w:t>
      </w:r>
      <w:r>
        <w:rPr>
          <w:i/>
          <w:iCs/>
        </w:rPr>
        <w:t>P. sativum</w:t>
      </w:r>
      <w:r>
        <w:t xml:space="preserve"> subspecies (arvense, elatius, </w:t>
      </w:r>
      <w:proofErr w:type="spellStart"/>
      <w:r>
        <w:rPr>
          <w:i/>
          <w:iCs/>
        </w:rPr>
        <w:t>transcaucasicum</w:t>
      </w:r>
      <w:proofErr w:type="spellEnd"/>
      <w:r>
        <w:t xml:space="preserve">, </w:t>
      </w:r>
      <w:proofErr w:type="spellStart"/>
      <w:r>
        <w:rPr>
          <w:i/>
          <w:iCs/>
        </w:rPr>
        <w:t>choresmicum</w:t>
      </w:r>
      <w:proofErr w:type="spellEnd"/>
      <w:r>
        <w:t xml:space="preserve"> and </w:t>
      </w:r>
      <w:r w:rsidRPr="00BE79BE">
        <w:rPr>
          <w:i/>
          <w:iCs/>
        </w:rPr>
        <w:t>cinereum</w:t>
      </w:r>
      <w:r>
        <w:t>).</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10DD4EE8" w14:textId="3F2BAB05" w:rsidR="00BE79BE" w:rsidRDefault="00BE79BE" w:rsidP="007C4E30">
      <w:pPr>
        <w:pStyle w:val="FirstParagraph"/>
        <w:spacing w:before="120" w:after="120" w:line="360" w:lineRule="auto"/>
        <w:jc w:val="both"/>
      </w:pPr>
      <w:r>
        <w:t xml:space="preserve">The pea panel were evaluated under rain-fed conditions in three autumn-sown environments </w:t>
      </w:r>
      <w:r w:rsidR="00822D20">
        <w:t>in Córdoba, at</w:t>
      </w:r>
      <w:r>
        <w:t xml:space="preserve"> southern Spain, named here as Cordoba 2018 (Co-18), Cordoba 2019 (Co-19) and Cordoba 2020 (Co-2020). </w:t>
      </w:r>
      <w:r w:rsidR="00592140">
        <w:t xml:space="preserve">This location represents the </w:t>
      </w:r>
      <w:r w:rsidR="009A613F">
        <w:t>hot dry</w:t>
      </w:r>
      <w:r w:rsidR="00592140" w:rsidRPr="00592140">
        <w:t xml:space="preserve">-summer Mediterranean </w:t>
      </w:r>
      <w:r w:rsidR="00592140" w:rsidRPr="00592140">
        <w:t>climate</w:t>
      </w:r>
      <w:r w:rsidR="00592140">
        <w:t xml:space="preserve"> </w:t>
      </w:r>
      <w:r w:rsidR="009A613F">
        <w:t xml:space="preserve">according to </w:t>
      </w:r>
      <w:proofErr w:type="spellStart"/>
      <w:r w:rsidR="00962D89" w:rsidRPr="00962D89">
        <w:t>Köppen</w:t>
      </w:r>
      <w:proofErr w:type="spellEnd"/>
      <w:r w:rsidR="00962D89" w:rsidRPr="00962D89">
        <w:t>–Geiger</w:t>
      </w:r>
      <w:r w:rsidR="00962D89">
        <w:t xml:space="preserve"> </w:t>
      </w:r>
      <w:r w:rsidR="009A613F" w:rsidRPr="009A613F">
        <w:t>classification</w:t>
      </w:r>
      <w:r w:rsidR="009A613F">
        <w:t xml:space="preserve"> </w:t>
      </w:r>
      <w:r w:rsidR="00962D89">
        <w:t xml:space="preserve">system </w:t>
      </w:r>
      <w:r w:rsidR="00962D89">
        <w:fldChar w:fldCharType="begin" w:fldLock="1"/>
      </w:r>
      <w:r w:rsidR="00962D89">
        <w:instrText>ADDIN CSL_CITATION {"citationItems":[{"id":"ITEM-1","itemData":{"DOI":"10.1127/0941-2948/2006/0130","ISSN":"09412948","abstract":"The most frequently used climate classification map is that of Wladimir Köppen, presented in its latest version 1961 by Rudolf Geiger. A huge number of climate studies and subsequent publications adopted this or a former release of the Köppen-Geiger map. While the climate classification concept has been widely applied to a broad range of topics in climate and climate change research as well as in physical geography, hydrology, agriculture, biology and educational aspects, a well-documented update of the world climate classification map is still missing. Based on recent data sets from the Climatic Research Unit (CRU) of the University of East Anglia and the Global Precipitation Climatology Centre (GPCC) at the German Weather Service, we present here a new digital Köppen-Geiger world map on climate classification, valid for the second half of the 20th century. © by Gebrüder Borntraeger 2006.","author":[{"dropping-particle":"","family":"Kottek","given":"Markus","non-dropping-particle":"","parse-names":false,"suffix":""},{"dropping-particle":"","family":"Grieser","given":"Jürgen","non-dropping-particle":"","parse-names":false,"suffix":""},{"dropping-particle":"","family":"Beck","given":"Christoph","non-dropping-particle":"","parse-names":false,"suffix":""},{"dropping-particle":"","family":"Rudolf","given":"Bruno","non-dropping-particle":"","parse-names":false,"suffix":""},{"dropping-particle":"","family":"Rubel","given":"Franz","non-dropping-particle":"","parse-names":false,"suffix":""}],"container-title":"Meteorologische Zeitschrift","id":"ITEM-1","issue":"3","issued":{"date-parts":[["2006"]]},"page":"259-263","title":"World map of the Köppen-Geiger climate classification updated","type":"article-journal","volume":"15"},"uris":["http://www.mendeley.com/documents/?uuid=2799bcfe-70bc-40cf-831a-a75ea7317251"]}],"mendeley":{"formattedCitation":"(Kottek et al., 2006)","plainTextFormattedCitation":"(Kottek et al., 2006)"},"properties":{"noteIndex":0},"schema":"https://github.com/citation-style-language/schema/raw/master/csl-citation.json"}</w:instrText>
      </w:r>
      <w:r w:rsidR="00962D89">
        <w:fldChar w:fldCharType="separate"/>
      </w:r>
      <w:r w:rsidR="00962D89" w:rsidRPr="00962D89">
        <w:rPr>
          <w:noProof/>
        </w:rPr>
        <w:t>(Kottek et al., 2006)</w:t>
      </w:r>
      <w:r w:rsidR="00962D89">
        <w:fldChar w:fldCharType="end"/>
      </w:r>
      <w:r w:rsidR="009A613F">
        <w:t xml:space="preserve"> and is </w:t>
      </w:r>
      <w:r w:rsidR="009A613F" w:rsidRPr="009A613F">
        <w:t>the most common form of the Mediterranean climate</w:t>
      </w:r>
      <w:r w:rsidR="00962D89">
        <w:t>.</w:t>
      </w:r>
      <w:r w:rsidR="009A613F">
        <w:t xml:space="preserve"> </w:t>
      </w:r>
      <w:r w:rsidR="007C4E30">
        <w:t>T</w:t>
      </w:r>
      <w:r w:rsidR="007C4E30" w:rsidRPr="009A613F">
        <w:t>ypically,</w:t>
      </w:r>
      <w:r w:rsidR="009A613F" w:rsidRPr="009A613F">
        <w:t xml:space="preserve"> </w:t>
      </w:r>
      <w:r w:rsidR="00962D89">
        <w:t xml:space="preserve">it </w:t>
      </w:r>
      <w:r w:rsidR="009A613F" w:rsidRPr="009A613F">
        <w:t>experience</w:t>
      </w:r>
      <w:r w:rsidR="00962D89">
        <w:t>s</w:t>
      </w:r>
      <w:r w:rsidR="009A613F" w:rsidRPr="009A613F">
        <w:t xml:space="preserve"> hot, sometimes very hot and dry summers and mild, wet winters</w:t>
      </w:r>
      <w:r w:rsidR="00962D89">
        <w:t xml:space="preserve"> (supplementary material 1)</w:t>
      </w:r>
      <w:r w:rsidR="009A613F">
        <w:t>.</w:t>
      </w:r>
    </w:p>
    <w:p w14:paraId="668D161F" w14:textId="7D8A72E0" w:rsidR="00A7740E" w:rsidRDefault="007C4E30" w:rsidP="007F122D">
      <w:pPr>
        <w:pStyle w:val="BodyText"/>
        <w:spacing w:before="120" w:after="120" w:line="360" w:lineRule="auto"/>
        <w:jc w:val="both"/>
      </w:pPr>
      <w:r>
        <w:t xml:space="preserve">Each season the experiment was laid out in a randomized complete block design with three replications and cv. Cartouche as check control. The experimental </w:t>
      </w:r>
      <w:r w:rsidR="00C90F32">
        <w:t>procedure</w:t>
      </w:r>
      <w:r>
        <w:t xml:space="preserve"> and the evaluations were presented in </w:t>
      </w:r>
      <w:r w:rsidR="00C90F32">
        <w:t xml:space="preserve">Osuna-Caballero et al. (2022), where the recorded trait was disease severity expressed as the portion of pustules covering the experimental unit. In addition, five traits </w:t>
      </w:r>
      <w:r w:rsidR="00760694">
        <w:t>related</w:t>
      </w:r>
      <w:r w:rsidR="00C90F32">
        <w:t xml:space="preserve"> with rust disease in pea were assessed in </w:t>
      </w:r>
      <w:r w:rsidR="00760694">
        <w:t>growth chamber in all the panel: (</w:t>
      </w:r>
      <w:proofErr w:type="spellStart"/>
      <w:r w:rsidR="00760694">
        <w:t>i</w:t>
      </w:r>
      <w:proofErr w:type="spellEnd"/>
      <w:r w:rsidR="00760694">
        <w:t>) i</w:t>
      </w:r>
      <w:r w:rsidR="007F1370">
        <w:t>nfection frequency</w:t>
      </w:r>
      <w:r w:rsidR="00721359">
        <w:t>,</w:t>
      </w:r>
      <w:r w:rsidR="007F1370">
        <w:t xml:space="preserve"> as number of pustules per cm</w:t>
      </w:r>
      <w:r w:rsidR="007F1370">
        <w:rPr>
          <w:vertAlign w:val="superscript"/>
        </w:rPr>
        <w:t>2</w:t>
      </w:r>
      <w:r w:rsidR="007F1370">
        <w:t xml:space="preserve"> of leaf, counted every day from day 7 after inoculation to day 14, when the </w:t>
      </w:r>
      <w:r w:rsidR="00760694">
        <w:t xml:space="preserve">first </w:t>
      </w:r>
      <w:r w:rsidR="007F1370">
        <w:t>life cycle of rust ended</w:t>
      </w:r>
      <w:r w:rsidR="00760694">
        <w:t xml:space="preserve">; (ii) monocyclic disease progress rate, expressed as </w:t>
      </w:r>
      <w:r w:rsidR="007F122D" w:rsidRPr="007F122D">
        <w:t>the slope of the disease progress curve</w:t>
      </w:r>
      <w:r w:rsidR="007F122D">
        <w:t>; (iii)</w:t>
      </w:r>
      <w:r w:rsidR="00760694">
        <w:t xml:space="preserve"> </w:t>
      </w:r>
      <w:r w:rsidR="007F1370">
        <w:t>infection type</w:t>
      </w:r>
      <w:r w:rsidR="007F122D">
        <w:t xml:space="preserve"> </w:t>
      </w:r>
      <w:r w:rsidR="007F1370">
        <w:t>according to (</w:t>
      </w:r>
      <w:proofErr w:type="spellStart"/>
      <w:r w:rsidR="007F1370">
        <w:t>Stackman</w:t>
      </w:r>
      <w:proofErr w:type="spellEnd"/>
      <w:r w:rsidR="007F122D">
        <w:t xml:space="preserve"> et al., </w:t>
      </w:r>
      <w:r w:rsidR="007F1370">
        <w:t>1962)</w:t>
      </w:r>
      <w:r w:rsidR="007F122D">
        <w:t>; (iv) latency period, as the days from inoculation to half of the pustules emerged; (v) disease severity, as p</w:t>
      </w:r>
      <w:r w:rsidR="007F1370">
        <w:t xml:space="preserve">ercentage of </w:t>
      </w:r>
      <w:r w:rsidR="007F122D">
        <w:t xml:space="preserve">damaged tissue by </w:t>
      </w:r>
      <w:r w:rsidR="007F1370">
        <w:t xml:space="preserve">pustules </w:t>
      </w:r>
      <w:r w:rsidR="007F122D">
        <w:t>covering</w:t>
      </w:r>
      <w:r w:rsidR="007F1370">
        <w:t xml:space="preserve"> the plant.</w:t>
      </w:r>
      <w:r w:rsidR="00880280">
        <w:t xml:space="preserve"> Every accession was evaluated two times by inoculation, and two inoculations were performed as reported in Osuna-Caballero et al. (2022).</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w:t>
      </w:r>
      <w:r w:rsidR="0096374E" w:rsidRPr="0096374E">
        <w:lastRenderedPageBreak/>
        <w:t xml:space="preserve">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the 320 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226D2E07" w:rsidR="00A7740E" w:rsidRDefault="007F1370" w:rsidP="00430AF2">
      <w:pPr>
        <w:pStyle w:val="FirstParagraph"/>
        <w:spacing w:before="120" w:after="120" w:line="360" w:lineRule="auto"/>
        <w:jc w:val="both"/>
      </w:pPr>
      <w:r>
        <w:t xml:space="preserve">Pea core collection was genotyped with the </w:t>
      </w:r>
      <w:proofErr w:type="spellStart"/>
      <w:r>
        <w:t>DArTSeq</w:t>
      </w:r>
      <w:proofErr w:type="spellEnd"/>
      <w:r>
        <w:t xml:space="preserve"> approach by </w:t>
      </w:r>
      <w:proofErr w:type="spellStart"/>
      <w:r>
        <w:t>DiversityArray</w:t>
      </w:r>
      <w:proofErr w:type="spellEnd"/>
      <w:r>
        <w:t xml:space="preserve"> Ltd (Australia). For this, third composed leaves from 20 two weeks-old seedlings of each </w:t>
      </w:r>
      <w:r w:rsidR="00DE4140">
        <w:t>accession</w:t>
      </w:r>
      <w:r>
        <w:t xml:space="preserve"> grown under controlled condition were harvested, pooled together, flash frozen in liquid nitrogen and lyophilized. Then, DNA was extracted following to the method stipulated by Diversity Arrays P/L, Canberra, Australia and adjusted at 20 ng/µl prior to DArT marker analysis using the </w:t>
      </w:r>
      <w:r w:rsidR="00DE4140">
        <w:t>high-density</w:t>
      </w:r>
      <w:r>
        <w:t xml:space="preserve"> Pea </w:t>
      </w:r>
      <w:proofErr w:type="spellStart"/>
      <w:r>
        <w:t>DArTseq</w:t>
      </w:r>
      <w:proofErr w:type="spellEnd"/>
      <w:r>
        <w:t xml:space="preserve"> 1.0 array (50,000 markers) adapted for wild </w:t>
      </w:r>
      <w:r>
        <w:rPr>
          <w:i/>
          <w:iCs/>
        </w:rPr>
        <w:t>Pisum spp.</w:t>
      </w:r>
      <w:r>
        <w:t xml:space="preserve"> accessions. Complexity reduction with the </w:t>
      </w:r>
      <w:proofErr w:type="spellStart"/>
      <w:proofErr w:type="gramStart"/>
      <w:r>
        <w:rPr>
          <w:i/>
          <w:iCs/>
        </w:rPr>
        <w:t>Pst</w:t>
      </w:r>
      <w:r>
        <w:t>I</w:t>
      </w:r>
      <w:proofErr w:type="spellEnd"/>
      <w:r>
        <w:t>,-</w:t>
      </w:r>
      <w:proofErr w:type="spellStart"/>
      <w:proofErr w:type="gramEnd"/>
      <w:r>
        <w:rPr>
          <w:i/>
          <w:iCs/>
        </w:rPr>
        <w:t>Mse</w:t>
      </w:r>
      <w:r>
        <w:t>I</w:t>
      </w:r>
      <w:proofErr w:type="spellEnd"/>
      <w:r>
        <w:t xml:space="preserve"> restriction enzymes, library construction, amplification and Illumina sequencing were performed by Diversity Arrays Technology Pty Ltd (Canberra, Australia) as described in </w:t>
      </w:r>
      <w:proofErr w:type="spellStart"/>
      <w:r>
        <w:t>Barilli</w:t>
      </w:r>
      <w:proofErr w:type="spellEnd"/>
      <w:r>
        <w:t xml:space="preserve"> et al. 2015. </w:t>
      </w:r>
      <w:proofErr w:type="spellStart"/>
      <w:r>
        <w:t>DArTSeq</w:t>
      </w:r>
      <w:proofErr w:type="spellEnd"/>
      <w:r>
        <w:t xml:space="preserve"> sequence analysis retrieve two set of markers, </w:t>
      </w:r>
      <w:proofErr w:type="gramStart"/>
      <w:r>
        <w:t>SNPs</w:t>
      </w:r>
      <w:proofErr w:type="gramEnd"/>
      <w:r>
        <w:t xml:space="preserve"> and presence–absence sequence variants (Silico-DArT), collectively referred to as DArT-Seq markers.</w:t>
      </w:r>
    </w:p>
    <w:p w14:paraId="6E43E867" w14:textId="7A2E33F1"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D89">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eviously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rrBLUP)</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lastRenderedPageBreak/>
        <w:t xml:space="preserve">The rrBLUP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A06092"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w:t>
      </w:r>
      <w:r w:rsidR="00C52CEA">
        <w:t xml:space="preserve">markers </w:t>
      </w:r>
      <w:r>
        <w:t xml:space="preserve">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rrBLUP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77876870" w14:textId="5D79A74A" w:rsidR="00A7740E" w:rsidRDefault="007F1370" w:rsidP="00DB5A80">
      <w:pPr>
        <w:pStyle w:val="BodyText"/>
        <w:spacing w:before="120" w:after="120" w:line="360" w:lineRule="auto"/>
        <w:jc w:val="both"/>
      </w:pPr>
      <w:r>
        <w:t>The ability of genome-enabled models to predict breeding values for rust traits on pea panel was assessed using the R package GROAN (</w:t>
      </w:r>
      <w:proofErr w:type="spellStart"/>
      <w:r>
        <w:t>Nazzicari</w:t>
      </w:r>
      <w:proofErr w:type="spellEnd"/>
      <w:r>
        <w:t xml:space="preserve"> </w:t>
      </w:r>
      <w:r w:rsidR="00DB5A80">
        <w:t>&amp;</w:t>
      </w:r>
      <w:r>
        <w:t xml:space="preserve"> </w:t>
      </w:r>
      <w:proofErr w:type="spellStart"/>
      <w:r>
        <w:t>Biscarini</w:t>
      </w:r>
      <w:proofErr w:type="spellEnd"/>
      <w:r>
        <w:t xml:space="preserve">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r w:rsidR="00DB5A80">
        <w:t xml:space="preserve"> (</w:t>
      </w:r>
      <w:proofErr w:type="spellStart"/>
      <w:r w:rsidR="00DB5A80">
        <w:t>i</w:t>
      </w:r>
      <w:proofErr w:type="spellEnd"/>
      <w:r w:rsidR="00DB5A80">
        <w:t xml:space="preserve">) </w:t>
      </w:r>
      <w:r>
        <w:t>referred to a single trait and intra-environment cross-validation, was performed testing every trait per environment with their own and considering the multi-trait index as a single trait to compare their predictive ability</w:t>
      </w:r>
      <w:r w:rsidR="00DB5A80">
        <w:t>; (ii)</w:t>
      </w:r>
      <w:r>
        <w:t xml:space="preserve"> referred to a single trait and cross-environment validation, was performed by predicting the breeding value of the untrained environment using a model trained on the remaining one, testing the same lines [CV1]</w:t>
      </w:r>
      <w:r w:rsidR="00DB5A80">
        <w:t xml:space="preserve">; (iii) </w:t>
      </w:r>
      <w:r>
        <w:t>also referred to a single trait and inter environment cross-</w:t>
      </w:r>
      <w:r w:rsidR="00DA7468">
        <w:t>validation but</w:t>
      </w:r>
      <w:r>
        <w:t xml:space="preserve"> using new lines for predict them in a new environment not included in the training [CV2].</w:t>
      </w:r>
    </w:p>
    <w:p w14:paraId="1CA29466" w14:textId="0E46741D" w:rsidR="00DB3335" w:rsidRDefault="004E3216" w:rsidP="00430AF2">
      <w:pPr>
        <w:pStyle w:val="FirstParagraph"/>
        <w:spacing w:before="120" w:after="120" w:line="360" w:lineRule="auto"/>
        <w:jc w:val="both"/>
      </w:pPr>
      <w:r>
        <w:lastRenderedPageBreak/>
        <w:t>Overall</w:t>
      </w:r>
      <w:r w:rsidR="007F1370">
        <w:t xml:space="preserve">, we assessed 12-model configurations represented by combinations of </w:t>
      </w:r>
      <w:r w:rsidR="00DB3335">
        <w:t>three</w:t>
      </w:r>
      <w:r w:rsidR="007F1370">
        <w:t xml:space="preserve"> genomic prediction models (rrBLUP</w:t>
      </w:r>
      <w:r w:rsidR="00DB3335">
        <w:t>, GBLUP or</w:t>
      </w:r>
      <w:r w:rsidR="007F1370">
        <w:t xml:space="preserve"> BL)</w:t>
      </w:r>
      <w:r>
        <w:t xml:space="preserve"> in which marker x environment interaction is evaluated in GBLUP model</w:t>
      </w:r>
      <w:r w:rsidR="007F1370">
        <w:t xml:space="preserve">, three CV procedures and two </w:t>
      </w:r>
      <w:r w:rsidR="00DA7468">
        <w:t>markers’</w:t>
      </w:r>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C55954"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r>
              <w:t>MegaENV</w:t>
            </w:r>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r w:rsidRPr="00113D85">
              <w:t>MegaENV</w:t>
            </w:r>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r w:rsidRPr="00113D85">
              <w:t>MegaENV</w:t>
            </w:r>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P &lt; 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rrBLUP)</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r>
              <w:t>rrBLUP</w:t>
            </w:r>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277B086D" w:rsidR="00531A50" w:rsidRDefault="00531A50" w:rsidP="00531A50">
            <w:pPr>
              <w:pStyle w:val="Compact"/>
              <w:spacing w:before="0" w:after="0" w:line="360" w:lineRule="auto"/>
              <w:jc w:val="both"/>
            </w:pPr>
            <w:r>
              <w:t>0.6</w:t>
            </w:r>
            <w:r w:rsidR="00E029E6">
              <w:t>33</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4BDE8993" w:rsidR="00531A50" w:rsidRDefault="00577F33" w:rsidP="00531A50">
            <w:pPr>
              <w:pStyle w:val="Compact"/>
              <w:spacing w:before="0" w:after="0" w:line="360" w:lineRule="auto"/>
              <w:jc w:val="both"/>
            </w:pPr>
            <w:r w:rsidRPr="00577F33">
              <w:t>0.460</w:t>
            </w: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02C57739" w:rsidR="00531A50" w:rsidRDefault="00531A50" w:rsidP="00531A50">
            <w:pPr>
              <w:pStyle w:val="Compact"/>
              <w:spacing w:before="0" w:after="0" w:line="360" w:lineRule="auto"/>
              <w:jc w:val="both"/>
            </w:pPr>
            <w:r>
              <w:t>0.63</w:t>
            </w:r>
            <w:r w:rsidR="00E029E6">
              <w:t>5</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5CE80684" w:rsidR="00531A50" w:rsidRDefault="00577F33" w:rsidP="00531A50">
            <w:pPr>
              <w:pStyle w:val="Compact"/>
              <w:spacing w:before="0" w:after="0" w:line="360" w:lineRule="auto"/>
              <w:jc w:val="both"/>
            </w:pPr>
            <w:r>
              <w:t>0.459</w:t>
            </w: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4A09A2A1" w:rsidR="00531A50" w:rsidRDefault="00531A50" w:rsidP="00531A50">
            <w:pPr>
              <w:pStyle w:val="Compact"/>
              <w:spacing w:before="0" w:after="0" w:line="360" w:lineRule="auto"/>
              <w:jc w:val="both"/>
            </w:pPr>
            <w:r>
              <w:t>0.</w:t>
            </w:r>
            <w:r w:rsidR="008B7454">
              <w:t>576</w:t>
            </w:r>
          </w:p>
        </w:tc>
        <w:tc>
          <w:tcPr>
            <w:tcW w:w="0" w:type="auto"/>
          </w:tcPr>
          <w:p w14:paraId="64BCA251" w14:textId="54457D9A" w:rsidR="00531A50" w:rsidRDefault="00531A50" w:rsidP="00531A50">
            <w:pPr>
              <w:pStyle w:val="Compact"/>
              <w:spacing w:before="0" w:after="0" w:line="360" w:lineRule="auto"/>
              <w:jc w:val="both"/>
            </w:pPr>
            <w:r>
              <w:t>0.5</w:t>
            </w:r>
            <w:r w:rsidR="008B7454">
              <w:t>10</w:t>
            </w:r>
          </w:p>
        </w:tc>
        <w:tc>
          <w:tcPr>
            <w:tcW w:w="0" w:type="auto"/>
          </w:tcPr>
          <w:p w14:paraId="33ABE25B" w14:textId="323549FF" w:rsidR="00531A50" w:rsidRDefault="00531A50" w:rsidP="00531A50">
            <w:pPr>
              <w:pStyle w:val="Compact"/>
              <w:spacing w:before="0" w:after="0" w:line="360" w:lineRule="auto"/>
              <w:jc w:val="both"/>
            </w:pPr>
            <w:r>
              <w:t>0.5</w:t>
            </w:r>
            <w:r w:rsidR="008B7454">
              <w:t>44</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1CC0D9E2" w:rsidR="00531A50" w:rsidRDefault="00617749" w:rsidP="00531A50">
            <w:pPr>
              <w:pStyle w:val="Compact"/>
              <w:spacing w:before="0" w:after="0" w:line="360" w:lineRule="auto"/>
              <w:jc w:val="both"/>
            </w:pPr>
            <w:r>
              <w:t>0.270</w:t>
            </w:r>
          </w:p>
        </w:tc>
        <w:tc>
          <w:tcPr>
            <w:tcW w:w="0" w:type="auto"/>
          </w:tcPr>
          <w:p w14:paraId="1DDFEDF1" w14:textId="5B77C710" w:rsidR="00531A50" w:rsidRDefault="00531A50" w:rsidP="00531A50">
            <w:pPr>
              <w:pStyle w:val="Compact"/>
              <w:spacing w:before="0" w:after="0" w:line="360" w:lineRule="auto"/>
              <w:jc w:val="both"/>
            </w:pPr>
            <w:r>
              <w:t>0.</w:t>
            </w:r>
            <w:r w:rsidR="002C169F">
              <w:t>558</w:t>
            </w:r>
          </w:p>
        </w:tc>
        <w:tc>
          <w:tcPr>
            <w:tcW w:w="0" w:type="auto"/>
          </w:tcPr>
          <w:p w14:paraId="084710F2" w14:textId="361317A8" w:rsidR="00531A50" w:rsidRDefault="00617749" w:rsidP="00531A50">
            <w:pPr>
              <w:pStyle w:val="Compact"/>
              <w:spacing w:before="0" w:after="0" w:line="360" w:lineRule="auto"/>
              <w:jc w:val="both"/>
            </w:pPr>
            <w:r>
              <w:t>0.310</w:t>
            </w:r>
          </w:p>
        </w:tc>
        <w:tc>
          <w:tcPr>
            <w:tcW w:w="0" w:type="auto"/>
          </w:tcPr>
          <w:p w14:paraId="32B7EBD3" w14:textId="1048362D" w:rsidR="00531A50" w:rsidRDefault="00577F33" w:rsidP="00531A50">
            <w:pPr>
              <w:pStyle w:val="Compact"/>
              <w:spacing w:before="0" w:after="0" w:line="360" w:lineRule="auto"/>
              <w:jc w:val="both"/>
            </w:pPr>
            <w:r>
              <w:t>0.4</w:t>
            </w:r>
            <w:r w:rsidR="008B7454">
              <w:t>46</w:t>
            </w:r>
          </w:p>
        </w:tc>
      </w:tr>
    </w:tbl>
    <w:p w14:paraId="52B6CF21"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Using 50 repetitions of 10-fold stratified cross validations per individual analysis.</w:t>
      </w:r>
    </w:p>
    <w:p w14:paraId="57719FAB" w14:textId="77777777" w:rsidR="00692381" w:rsidRDefault="00692381" w:rsidP="00430AF2">
      <w:pPr>
        <w:pStyle w:val="BodyText"/>
        <w:spacing w:before="120" w:after="120" w:line="360" w:lineRule="auto"/>
        <w:jc w:val="both"/>
        <w:rPr>
          <w:b/>
          <w:bCs/>
        </w:rPr>
      </w:pPr>
    </w:p>
    <w:p w14:paraId="7499083A" w14:textId="4CE06438" w:rsidR="00A7740E" w:rsidRPr="00146CE1" w:rsidRDefault="007F1370" w:rsidP="00430AF2">
      <w:pPr>
        <w:pStyle w:val="BodyText"/>
        <w:spacing w:before="120" w:after="120" w:line="360" w:lineRule="auto"/>
        <w:jc w:val="both"/>
      </w:pPr>
      <w:r>
        <w:rPr>
          <w:b/>
          <w:bCs/>
        </w:rPr>
        <w:lastRenderedPageBreak/>
        <w:t>Table 4</w:t>
      </w:r>
      <w:r>
        <w:t>. Cross-environment predictive ability and predictive accuracy for rust pea disease across different traits and two environments using Ridge regression BLUP (rrBLUP)</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73014CDD" w14:textId="01EB45BD" w:rsidTr="00CE0958">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A8C7C66" w14:textId="77777777" w:rsidR="00CE0958" w:rsidRPr="00CE0958" w:rsidRDefault="00CE0958" w:rsidP="00CE0958">
            <w:pPr>
              <w:pStyle w:val="Compact"/>
              <w:spacing w:before="0" w:after="0"/>
              <w:jc w:val="center"/>
              <w:rPr>
                <w:b/>
                <w:bCs/>
              </w:rPr>
            </w:pPr>
            <w:r w:rsidRPr="00CE0958">
              <w:rPr>
                <w:b/>
                <w:bCs/>
              </w:rPr>
              <w:t xml:space="preserve">Training </w:t>
            </w:r>
          </w:p>
          <w:p w14:paraId="6DBDEF58" w14:textId="7DD1F40C" w:rsidR="00CE0958" w:rsidRPr="00CE0958" w:rsidRDefault="00CE0958" w:rsidP="00CE0958">
            <w:pPr>
              <w:pStyle w:val="Compact"/>
              <w:spacing w:before="0" w:after="0"/>
              <w:jc w:val="center"/>
            </w:pPr>
            <w:r w:rsidRPr="00CE0958">
              <w:rPr>
                <w:b/>
                <w:bCs/>
              </w:rPr>
              <w:t>set</w:t>
            </w:r>
          </w:p>
        </w:tc>
        <w:tc>
          <w:tcPr>
            <w:tcW w:w="837" w:type="pct"/>
            <w:vMerge w:val="restart"/>
            <w:vAlign w:val="center"/>
          </w:tcPr>
          <w:p w14:paraId="1375BB5F" w14:textId="77777777" w:rsidR="00CE0958" w:rsidRPr="00CE0958" w:rsidRDefault="00CE0958" w:rsidP="00CE0958">
            <w:pPr>
              <w:pStyle w:val="Compact"/>
              <w:spacing w:before="0" w:after="0"/>
              <w:jc w:val="center"/>
              <w:rPr>
                <w:b/>
                <w:bCs/>
              </w:rPr>
            </w:pPr>
            <w:r w:rsidRPr="00CE0958">
              <w:rPr>
                <w:b/>
                <w:bCs/>
              </w:rPr>
              <w:t xml:space="preserve">Validation </w:t>
            </w:r>
          </w:p>
          <w:p w14:paraId="2A93EDBE" w14:textId="69524032" w:rsidR="00CE0958" w:rsidRPr="00CE0958" w:rsidRDefault="00CE0958" w:rsidP="00CE0958">
            <w:pPr>
              <w:pStyle w:val="Compact"/>
              <w:spacing w:before="0" w:after="0"/>
              <w:jc w:val="center"/>
            </w:pPr>
            <w:r w:rsidRPr="00CE0958">
              <w:rPr>
                <w:b/>
                <w:bCs/>
              </w:rPr>
              <w:t>set</w:t>
            </w:r>
          </w:p>
        </w:tc>
        <w:tc>
          <w:tcPr>
            <w:tcW w:w="1721" w:type="pct"/>
            <w:gridSpan w:val="3"/>
          </w:tcPr>
          <w:p w14:paraId="1D07DBAE" w14:textId="6CA95245" w:rsidR="00CE0958" w:rsidRPr="00CE0958" w:rsidRDefault="00CE0958" w:rsidP="00CE0958">
            <w:pPr>
              <w:pStyle w:val="Compact"/>
              <w:spacing w:before="0" w:after="0" w:line="276" w:lineRule="auto"/>
              <w:jc w:val="both"/>
              <w:rPr>
                <w:b/>
                <w:bCs/>
              </w:rPr>
            </w:pPr>
            <w:r w:rsidRPr="00CE0958">
              <w:rPr>
                <w:b/>
                <w:bCs/>
              </w:rPr>
              <w:t>P. ability</w:t>
            </w:r>
          </w:p>
        </w:tc>
        <w:tc>
          <w:tcPr>
            <w:tcW w:w="1721" w:type="pct"/>
            <w:gridSpan w:val="3"/>
          </w:tcPr>
          <w:p w14:paraId="39DF200E" w14:textId="0142BE09" w:rsidR="00CE0958" w:rsidRPr="00CE0958" w:rsidRDefault="00CE0958" w:rsidP="00CE0958">
            <w:pPr>
              <w:spacing w:after="0" w:line="276" w:lineRule="auto"/>
              <w:jc w:val="both"/>
              <w:rPr>
                <w:b/>
                <w:bCs/>
              </w:rPr>
            </w:pPr>
            <w:r w:rsidRPr="00CE0958">
              <w:rPr>
                <w:b/>
                <w:bCs/>
              </w:rPr>
              <w:t>P. accuracy</w:t>
            </w:r>
          </w:p>
        </w:tc>
      </w:tr>
      <w:tr w:rsidR="00CE0958" w:rsidRPr="00CE0958" w14:paraId="36637547" w14:textId="3FDD7C00" w:rsidTr="00CE0958">
        <w:trPr>
          <w:jc w:val="center"/>
        </w:trPr>
        <w:tc>
          <w:tcPr>
            <w:tcW w:w="721" w:type="pct"/>
            <w:vMerge/>
            <w:tcBorders>
              <w:bottom w:val="single" w:sz="4" w:space="0" w:color="auto"/>
            </w:tcBorders>
          </w:tcPr>
          <w:p w14:paraId="13EEAE47" w14:textId="5099D91E" w:rsidR="00CE0958" w:rsidRPr="00CE0958" w:rsidRDefault="00CE0958" w:rsidP="00146CE1">
            <w:pPr>
              <w:pStyle w:val="Compact"/>
              <w:spacing w:before="0" w:after="0" w:line="360" w:lineRule="auto"/>
              <w:jc w:val="center"/>
              <w:rPr>
                <w:b/>
                <w:bCs/>
              </w:rPr>
            </w:pPr>
          </w:p>
        </w:tc>
        <w:tc>
          <w:tcPr>
            <w:tcW w:w="837" w:type="pct"/>
            <w:vMerge/>
            <w:tcBorders>
              <w:bottom w:val="single" w:sz="4" w:space="0" w:color="auto"/>
            </w:tcBorders>
          </w:tcPr>
          <w:p w14:paraId="46A09429" w14:textId="2ECDA856" w:rsidR="00CE0958" w:rsidRPr="00CE0958" w:rsidRDefault="00CE0958" w:rsidP="004011B5">
            <w:pPr>
              <w:pStyle w:val="Compact"/>
              <w:spacing w:before="0" w:after="0" w:line="360" w:lineRule="auto"/>
              <w:jc w:val="center"/>
              <w:rPr>
                <w:b/>
                <w:bCs/>
              </w:rPr>
            </w:pPr>
          </w:p>
        </w:tc>
        <w:tc>
          <w:tcPr>
            <w:tcW w:w="636" w:type="pct"/>
            <w:tcBorders>
              <w:bottom w:val="single" w:sz="4" w:space="0" w:color="auto"/>
            </w:tcBorders>
          </w:tcPr>
          <w:p w14:paraId="1960D5D8" w14:textId="77777777"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32F876FE"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38527D67" w14:textId="47979F6E" w:rsidR="00CE0958" w:rsidRPr="00CE0958" w:rsidRDefault="00CE0958" w:rsidP="00CE0958">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00F9B89B" w14:textId="518361F9" w:rsidR="00CE0958" w:rsidRPr="00CE0958" w:rsidRDefault="00CE0958" w:rsidP="00CE0958">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BCCFB" w14:textId="77777777" w:rsidR="00CE0958" w:rsidRPr="00CE0958" w:rsidRDefault="00CE0958" w:rsidP="00CE0958">
            <w:pPr>
              <w:pStyle w:val="Compact"/>
              <w:spacing w:before="0" w:after="0" w:line="276" w:lineRule="auto"/>
              <w:jc w:val="both"/>
              <w:rPr>
                <w:b/>
                <w:bCs/>
              </w:rPr>
            </w:pPr>
            <w:r w:rsidRPr="00CE0958">
              <w:rPr>
                <w:b/>
                <w:bCs/>
              </w:rPr>
              <w:t>BL</w:t>
            </w:r>
          </w:p>
        </w:tc>
        <w:tc>
          <w:tcPr>
            <w:tcW w:w="596" w:type="pct"/>
            <w:tcBorders>
              <w:bottom w:val="single" w:sz="4" w:space="0" w:color="auto"/>
            </w:tcBorders>
          </w:tcPr>
          <w:p w14:paraId="2EEADE59" w14:textId="572766C8" w:rsidR="00CE0958" w:rsidRPr="00CE0958" w:rsidRDefault="00CE0958" w:rsidP="00CE0958">
            <w:pPr>
              <w:pStyle w:val="Compact"/>
              <w:spacing w:before="0" w:after="0" w:line="276" w:lineRule="auto"/>
              <w:jc w:val="both"/>
              <w:rPr>
                <w:b/>
                <w:bCs/>
              </w:rPr>
            </w:pPr>
            <w:r w:rsidRPr="00CE0958">
              <w:rPr>
                <w:b/>
                <w:bCs/>
              </w:rPr>
              <w:t>GBLUP</w:t>
            </w:r>
          </w:p>
        </w:tc>
      </w:tr>
      <w:tr w:rsidR="00D72CDB" w:rsidRPr="00CE0958" w14:paraId="1EABC099" w14:textId="77777777" w:rsidTr="00CE0958">
        <w:trPr>
          <w:jc w:val="center"/>
        </w:trPr>
        <w:tc>
          <w:tcPr>
            <w:tcW w:w="721" w:type="pct"/>
            <w:tcBorders>
              <w:top w:val="single" w:sz="4" w:space="0" w:color="auto"/>
            </w:tcBorders>
          </w:tcPr>
          <w:p w14:paraId="6436B573" w14:textId="00ED0096" w:rsidR="00D72CDB" w:rsidRPr="00CE0958" w:rsidRDefault="00D72CDB" w:rsidP="00A61F15">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21DBD86B" w14:textId="45D8783F" w:rsidR="00D72CDB" w:rsidRPr="00CE0958" w:rsidRDefault="00D72CDB" w:rsidP="00A61F15">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0A0A39F8" w14:textId="4E9052BE" w:rsidR="00D72CDB" w:rsidRPr="00CE0958" w:rsidRDefault="00E029E6" w:rsidP="00A61F15">
            <w:pPr>
              <w:pStyle w:val="Compact"/>
              <w:spacing w:before="0" w:after="0" w:line="360" w:lineRule="auto"/>
              <w:jc w:val="both"/>
            </w:pPr>
            <w:r w:rsidRPr="00CE0958">
              <w:t>0.378</w:t>
            </w:r>
          </w:p>
        </w:tc>
        <w:tc>
          <w:tcPr>
            <w:tcW w:w="489" w:type="pct"/>
            <w:tcBorders>
              <w:top w:val="single" w:sz="4" w:space="0" w:color="auto"/>
            </w:tcBorders>
          </w:tcPr>
          <w:p w14:paraId="455EA24E" w14:textId="5FB676B3" w:rsidR="00D72CDB" w:rsidRPr="00CE0958" w:rsidRDefault="00E029E6" w:rsidP="00A61F15">
            <w:pPr>
              <w:pStyle w:val="Compact"/>
              <w:spacing w:before="0" w:after="0" w:line="360" w:lineRule="auto"/>
              <w:jc w:val="both"/>
            </w:pPr>
            <w:r w:rsidRPr="00CE0958">
              <w:t>0.369</w:t>
            </w:r>
          </w:p>
        </w:tc>
        <w:tc>
          <w:tcPr>
            <w:tcW w:w="596" w:type="pct"/>
            <w:tcBorders>
              <w:top w:val="single" w:sz="4" w:space="0" w:color="auto"/>
              <w:right w:val="single" w:sz="4" w:space="0" w:color="auto"/>
            </w:tcBorders>
          </w:tcPr>
          <w:p w14:paraId="5A85618D" w14:textId="1C008C3F" w:rsidR="00D72CDB" w:rsidRPr="00CE0958" w:rsidRDefault="00D220F5" w:rsidP="00A61F15">
            <w:pPr>
              <w:pStyle w:val="Compact"/>
              <w:spacing w:before="0" w:after="0" w:line="360" w:lineRule="auto"/>
              <w:jc w:val="both"/>
            </w:pPr>
            <w:r w:rsidRPr="00CE0958">
              <w:t>0.382</w:t>
            </w:r>
          </w:p>
        </w:tc>
        <w:tc>
          <w:tcPr>
            <w:tcW w:w="636" w:type="pct"/>
            <w:tcBorders>
              <w:top w:val="single" w:sz="4" w:space="0" w:color="auto"/>
              <w:left w:val="single" w:sz="4" w:space="0" w:color="auto"/>
            </w:tcBorders>
          </w:tcPr>
          <w:p w14:paraId="49FC488C" w14:textId="1DA3A41E" w:rsidR="00D72CDB" w:rsidRPr="00CE0958" w:rsidRDefault="00CE0958" w:rsidP="00A61F15">
            <w:pPr>
              <w:pStyle w:val="Compact"/>
              <w:spacing w:before="0" w:after="0" w:line="360" w:lineRule="auto"/>
              <w:jc w:val="both"/>
            </w:pPr>
            <w:r w:rsidRPr="00CE0958">
              <w:t>0.436</w:t>
            </w:r>
          </w:p>
        </w:tc>
        <w:tc>
          <w:tcPr>
            <w:tcW w:w="489" w:type="pct"/>
            <w:tcBorders>
              <w:top w:val="single" w:sz="4" w:space="0" w:color="auto"/>
            </w:tcBorders>
          </w:tcPr>
          <w:p w14:paraId="6E77F308" w14:textId="17377621" w:rsidR="00D72CDB" w:rsidRPr="00CE0958" w:rsidRDefault="00CE0958" w:rsidP="00A61F15">
            <w:pPr>
              <w:spacing w:after="0" w:line="360" w:lineRule="auto"/>
              <w:jc w:val="both"/>
            </w:pPr>
            <w:r w:rsidRPr="00CE0958">
              <w:t>0.426</w:t>
            </w:r>
          </w:p>
        </w:tc>
        <w:tc>
          <w:tcPr>
            <w:tcW w:w="596" w:type="pct"/>
            <w:tcBorders>
              <w:top w:val="single" w:sz="4" w:space="0" w:color="auto"/>
            </w:tcBorders>
          </w:tcPr>
          <w:p w14:paraId="0AB36163" w14:textId="378B0A27" w:rsidR="00D72CDB" w:rsidRPr="00CE0958" w:rsidRDefault="00CE0958" w:rsidP="00A61F15">
            <w:pPr>
              <w:spacing w:after="0" w:line="360" w:lineRule="auto"/>
              <w:jc w:val="both"/>
            </w:pPr>
            <w:r w:rsidRPr="00CE0958">
              <w:t>0.441</w:t>
            </w:r>
          </w:p>
        </w:tc>
      </w:tr>
      <w:tr w:rsidR="00D72CDB" w:rsidRPr="00CE0958" w14:paraId="76D64055" w14:textId="77777777" w:rsidTr="00CE0958">
        <w:trPr>
          <w:jc w:val="center"/>
        </w:trPr>
        <w:tc>
          <w:tcPr>
            <w:tcW w:w="721" w:type="pct"/>
          </w:tcPr>
          <w:p w14:paraId="4414DC23" w14:textId="38787FAB" w:rsidR="00D72CDB" w:rsidRPr="00CE0958" w:rsidRDefault="00D72CDB" w:rsidP="00A61F15">
            <w:pPr>
              <w:pStyle w:val="Compact"/>
              <w:spacing w:before="0" w:after="0" w:line="360" w:lineRule="auto"/>
              <w:jc w:val="both"/>
            </w:pPr>
            <w:r w:rsidRPr="00CE0958">
              <w:t>Index</w:t>
            </w:r>
          </w:p>
        </w:tc>
        <w:tc>
          <w:tcPr>
            <w:tcW w:w="837" w:type="pct"/>
            <w:tcBorders>
              <w:right w:val="single" w:sz="4" w:space="0" w:color="auto"/>
            </w:tcBorders>
          </w:tcPr>
          <w:p w14:paraId="6F4E16AF" w14:textId="0404AF73" w:rsidR="00D72CDB" w:rsidRPr="00CE0958" w:rsidRDefault="00D72CDB" w:rsidP="00A61F15">
            <w:pPr>
              <w:pStyle w:val="Compact"/>
              <w:spacing w:before="0" w:after="0" w:line="360" w:lineRule="auto"/>
              <w:jc w:val="both"/>
            </w:pPr>
            <w:r w:rsidRPr="00CE0958">
              <w:t>MegaENV</w:t>
            </w:r>
          </w:p>
        </w:tc>
        <w:tc>
          <w:tcPr>
            <w:tcW w:w="636" w:type="pct"/>
            <w:tcBorders>
              <w:left w:val="single" w:sz="4" w:space="0" w:color="auto"/>
            </w:tcBorders>
          </w:tcPr>
          <w:p w14:paraId="21C92DF7" w14:textId="3A0D9731" w:rsidR="00D72CDB" w:rsidRPr="00CE0958" w:rsidRDefault="00E029E6" w:rsidP="00A61F15">
            <w:pPr>
              <w:pStyle w:val="Compact"/>
              <w:spacing w:before="0" w:after="0" w:line="360" w:lineRule="auto"/>
              <w:jc w:val="both"/>
            </w:pPr>
            <w:r w:rsidRPr="00CE0958">
              <w:t>0.419</w:t>
            </w:r>
          </w:p>
        </w:tc>
        <w:tc>
          <w:tcPr>
            <w:tcW w:w="489" w:type="pct"/>
          </w:tcPr>
          <w:p w14:paraId="3DF50FE8" w14:textId="7C2D9C57" w:rsidR="00D72CDB" w:rsidRPr="00CE0958" w:rsidRDefault="00E029E6" w:rsidP="00A61F15">
            <w:pPr>
              <w:pStyle w:val="Compact"/>
              <w:spacing w:before="0" w:after="0" w:line="360" w:lineRule="auto"/>
              <w:jc w:val="both"/>
            </w:pPr>
            <w:r w:rsidRPr="00CE0958">
              <w:t>0.402</w:t>
            </w:r>
          </w:p>
        </w:tc>
        <w:tc>
          <w:tcPr>
            <w:tcW w:w="596" w:type="pct"/>
            <w:tcBorders>
              <w:right w:val="single" w:sz="4" w:space="0" w:color="auto"/>
            </w:tcBorders>
          </w:tcPr>
          <w:p w14:paraId="7D701371" w14:textId="1D2EA91A" w:rsidR="00D72CDB" w:rsidRPr="00CE0958" w:rsidRDefault="00667A99" w:rsidP="00A61F15">
            <w:pPr>
              <w:pStyle w:val="Compact"/>
              <w:spacing w:before="0" w:after="0" w:line="360" w:lineRule="auto"/>
              <w:jc w:val="both"/>
            </w:pPr>
            <w:r w:rsidRPr="00CE0958">
              <w:t>0.500</w:t>
            </w:r>
          </w:p>
        </w:tc>
        <w:tc>
          <w:tcPr>
            <w:tcW w:w="636" w:type="pct"/>
            <w:tcBorders>
              <w:left w:val="single" w:sz="4" w:space="0" w:color="auto"/>
            </w:tcBorders>
          </w:tcPr>
          <w:p w14:paraId="4FA6BFED" w14:textId="73E3F98B" w:rsidR="00D72CDB" w:rsidRPr="00CE0958" w:rsidRDefault="00CE0958" w:rsidP="00A61F15">
            <w:pPr>
              <w:pStyle w:val="Compact"/>
              <w:spacing w:before="0" w:after="0" w:line="360" w:lineRule="auto"/>
              <w:jc w:val="both"/>
            </w:pPr>
            <w:r w:rsidRPr="00CE0958">
              <w:t>0.484</w:t>
            </w:r>
          </w:p>
        </w:tc>
        <w:tc>
          <w:tcPr>
            <w:tcW w:w="489" w:type="pct"/>
          </w:tcPr>
          <w:p w14:paraId="4B1DB3E6" w14:textId="2BCC0E71" w:rsidR="00D72CDB" w:rsidRPr="00CE0958" w:rsidRDefault="00CE0958" w:rsidP="00A61F15">
            <w:pPr>
              <w:spacing w:after="0" w:line="360" w:lineRule="auto"/>
              <w:jc w:val="both"/>
            </w:pPr>
            <w:r w:rsidRPr="00CE0958">
              <w:t>0.464</w:t>
            </w:r>
          </w:p>
        </w:tc>
        <w:tc>
          <w:tcPr>
            <w:tcW w:w="596" w:type="pct"/>
          </w:tcPr>
          <w:p w14:paraId="4D8B5F5D" w14:textId="0E81C6C2" w:rsidR="00D72CDB" w:rsidRPr="00CE0958" w:rsidRDefault="00CE0958" w:rsidP="00A61F15">
            <w:pPr>
              <w:spacing w:after="0" w:line="360" w:lineRule="auto"/>
              <w:jc w:val="both"/>
            </w:pPr>
            <w:r w:rsidRPr="00CE0958">
              <w:t>0.577</w:t>
            </w:r>
          </w:p>
        </w:tc>
      </w:tr>
      <w:tr w:rsidR="004011B5" w:rsidRPr="00CE0958" w14:paraId="4E6FFF33" w14:textId="77777777" w:rsidTr="00CE0958">
        <w:trPr>
          <w:jc w:val="center"/>
        </w:trPr>
        <w:tc>
          <w:tcPr>
            <w:tcW w:w="721" w:type="pct"/>
          </w:tcPr>
          <w:p w14:paraId="3A33E456" w14:textId="5490ABD9" w:rsidR="004011B5" w:rsidRPr="00CE0958" w:rsidRDefault="004011B5" w:rsidP="00A61F15">
            <w:pPr>
              <w:pStyle w:val="Compact"/>
              <w:spacing w:before="0" w:after="0" w:line="360" w:lineRule="auto"/>
              <w:jc w:val="both"/>
            </w:pPr>
            <w:r w:rsidRPr="00CE0958">
              <w:t>Co-2018</w:t>
            </w:r>
          </w:p>
        </w:tc>
        <w:tc>
          <w:tcPr>
            <w:tcW w:w="837" w:type="pct"/>
            <w:tcBorders>
              <w:right w:val="single" w:sz="4" w:space="0" w:color="auto"/>
            </w:tcBorders>
          </w:tcPr>
          <w:p w14:paraId="73CB9269" w14:textId="7FCBA71A" w:rsidR="004011B5" w:rsidRPr="00CE0958" w:rsidRDefault="004011B5" w:rsidP="00A61F15">
            <w:pPr>
              <w:pStyle w:val="Compact"/>
              <w:spacing w:before="0" w:after="0" w:line="360" w:lineRule="auto"/>
              <w:jc w:val="both"/>
            </w:pPr>
            <w:r w:rsidRPr="00CE0958">
              <w:t>Co-2019</w:t>
            </w:r>
          </w:p>
        </w:tc>
        <w:tc>
          <w:tcPr>
            <w:tcW w:w="636" w:type="pct"/>
            <w:tcBorders>
              <w:left w:val="single" w:sz="4" w:space="0" w:color="auto"/>
            </w:tcBorders>
          </w:tcPr>
          <w:p w14:paraId="63BCAA06" w14:textId="0FD1F762" w:rsidR="004011B5" w:rsidRPr="00CE0958" w:rsidRDefault="004011B5" w:rsidP="00A61F15">
            <w:pPr>
              <w:pStyle w:val="Compact"/>
              <w:spacing w:before="0" w:after="0" w:line="360" w:lineRule="auto"/>
              <w:jc w:val="both"/>
            </w:pPr>
            <w:r w:rsidRPr="00CE0958">
              <w:t>0.498</w:t>
            </w:r>
          </w:p>
        </w:tc>
        <w:tc>
          <w:tcPr>
            <w:tcW w:w="489" w:type="pct"/>
          </w:tcPr>
          <w:p w14:paraId="57D386F6" w14:textId="7BBC553A" w:rsidR="004011B5" w:rsidRPr="00CE0958" w:rsidRDefault="004011B5" w:rsidP="00A61F15">
            <w:pPr>
              <w:pStyle w:val="Compact"/>
              <w:spacing w:before="0" w:after="0" w:line="360" w:lineRule="auto"/>
              <w:jc w:val="both"/>
            </w:pPr>
            <w:r w:rsidRPr="00CE0958">
              <w:t>0.491</w:t>
            </w:r>
          </w:p>
        </w:tc>
        <w:tc>
          <w:tcPr>
            <w:tcW w:w="596" w:type="pct"/>
            <w:tcBorders>
              <w:right w:val="single" w:sz="4" w:space="0" w:color="auto"/>
            </w:tcBorders>
          </w:tcPr>
          <w:p w14:paraId="68ED82F3" w14:textId="5E1EFDC3" w:rsidR="004011B5" w:rsidRPr="00CE0958" w:rsidRDefault="00667A99" w:rsidP="00A61F15">
            <w:pPr>
              <w:pStyle w:val="Compact"/>
              <w:spacing w:before="0" w:after="0" w:line="360" w:lineRule="auto"/>
              <w:jc w:val="both"/>
            </w:pPr>
            <w:r w:rsidRPr="00CE0958">
              <w:t>0.605</w:t>
            </w:r>
          </w:p>
        </w:tc>
        <w:tc>
          <w:tcPr>
            <w:tcW w:w="636" w:type="pct"/>
            <w:tcBorders>
              <w:left w:val="single" w:sz="4" w:space="0" w:color="auto"/>
            </w:tcBorders>
          </w:tcPr>
          <w:p w14:paraId="7AC5A095" w14:textId="79561121" w:rsidR="004011B5" w:rsidRPr="00CE0958" w:rsidRDefault="00BC60F2" w:rsidP="00A61F15">
            <w:pPr>
              <w:pStyle w:val="Compact"/>
              <w:spacing w:before="0" w:after="0" w:line="360" w:lineRule="auto"/>
              <w:jc w:val="both"/>
            </w:pPr>
            <w:r w:rsidRPr="00CE0958">
              <w:t>0.579</w:t>
            </w:r>
          </w:p>
        </w:tc>
        <w:tc>
          <w:tcPr>
            <w:tcW w:w="489" w:type="pct"/>
          </w:tcPr>
          <w:p w14:paraId="0AAE5B15" w14:textId="09D9A3E9" w:rsidR="004011B5" w:rsidRPr="00CE0958" w:rsidRDefault="00BC60F2" w:rsidP="00A61F15">
            <w:pPr>
              <w:spacing w:after="0" w:line="360" w:lineRule="auto"/>
              <w:jc w:val="both"/>
            </w:pPr>
            <w:r w:rsidRPr="00CE0958">
              <w:t>0.571</w:t>
            </w:r>
          </w:p>
        </w:tc>
        <w:tc>
          <w:tcPr>
            <w:tcW w:w="596" w:type="pct"/>
          </w:tcPr>
          <w:p w14:paraId="5DE8FE48" w14:textId="38B65474" w:rsidR="004011B5" w:rsidRPr="00CE0958" w:rsidRDefault="00CE0958" w:rsidP="00A61F15">
            <w:pPr>
              <w:spacing w:after="0" w:line="360" w:lineRule="auto"/>
              <w:jc w:val="both"/>
            </w:pPr>
            <w:r w:rsidRPr="00CE0958">
              <w:t>0.703</w:t>
            </w:r>
          </w:p>
        </w:tc>
      </w:tr>
      <w:tr w:rsidR="004011B5" w:rsidRPr="00CE0958" w14:paraId="7E0D304C" w14:textId="77777777" w:rsidTr="00CE0958">
        <w:trPr>
          <w:jc w:val="center"/>
        </w:trPr>
        <w:tc>
          <w:tcPr>
            <w:tcW w:w="721" w:type="pct"/>
          </w:tcPr>
          <w:p w14:paraId="5E487B81" w14:textId="47496D9E" w:rsidR="004011B5" w:rsidRPr="00CE0958" w:rsidRDefault="004011B5" w:rsidP="004011B5">
            <w:pPr>
              <w:pStyle w:val="Compact"/>
              <w:spacing w:before="0" w:after="0" w:line="360" w:lineRule="auto"/>
              <w:jc w:val="both"/>
            </w:pPr>
            <w:r w:rsidRPr="00CE0958">
              <w:t>Co-2018</w:t>
            </w:r>
          </w:p>
        </w:tc>
        <w:tc>
          <w:tcPr>
            <w:tcW w:w="837" w:type="pct"/>
            <w:tcBorders>
              <w:right w:val="single" w:sz="4" w:space="0" w:color="auto"/>
            </w:tcBorders>
          </w:tcPr>
          <w:p w14:paraId="1DB6E233" w14:textId="776EEACC"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0C108C4E" w14:textId="2183D9AB" w:rsidR="004011B5" w:rsidRPr="00CE0958" w:rsidRDefault="004011B5" w:rsidP="004011B5">
            <w:pPr>
              <w:pStyle w:val="Compact"/>
              <w:spacing w:before="0" w:after="0" w:line="360" w:lineRule="auto"/>
              <w:jc w:val="both"/>
            </w:pPr>
            <w:r w:rsidRPr="00CE0958">
              <w:t>0.384</w:t>
            </w:r>
          </w:p>
        </w:tc>
        <w:tc>
          <w:tcPr>
            <w:tcW w:w="489" w:type="pct"/>
          </w:tcPr>
          <w:p w14:paraId="71E354A4" w14:textId="76E78FAB" w:rsidR="004011B5" w:rsidRPr="00CE0958" w:rsidRDefault="004011B5" w:rsidP="004011B5">
            <w:pPr>
              <w:pStyle w:val="Compact"/>
              <w:spacing w:before="0" w:after="0" w:line="360" w:lineRule="auto"/>
              <w:jc w:val="both"/>
            </w:pPr>
            <w:r w:rsidRPr="00CE0958">
              <w:t>0.411</w:t>
            </w:r>
          </w:p>
        </w:tc>
        <w:tc>
          <w:tcPr>
            <w:tcW w:w="596" w:type="pct"/>
            <w:tcBorders>
              <w:right w:val="single" w:sz="4" w:space="0" w:color="auto"/>
            </w:tcBorders>
          </w:tcPr>
          <w:p w14:paraId="3932FC48" w14:textId="302D15D0" w:rsidR="004011B5" w:rsidRPr="00CE0958" w:rsidRDefault="00667A99" w:rsidP="004011B5">
            <w:pPr>
              <w:pStyle w:val="Compact"/>
              <w:spacing w:before="0" w:after="0" w:line="360" w:lineRule="auto"/>
              <w:jc w:val="both"/>
            </w:pPr>
            <w:r w:rsidRPr="00CE0958">
              <w:t>0.465</w:t>
            </w:r>
          </w:p>
        </w:tc>
        <w:tc>
          <w:tcPr>
            <w:tcW w:w="636" w:type="pct"/>
            <w:tcBorders>
              <w:left w:val="single" w:sz="4" w:space="0" w:color="auto"/>
            </w:tcBorders>
          </w:tcPr>
          <w:p w14:paraId="740534CA" w14:textId="6F52455D" w:rsidR="004011B5" w:rsidRPr="00CE0958" w:rsidRDefault="00BC60F2" w:rsidP="004011B5">
            <w:pPr>
              <w:pStyle w:val="Compact"/>
              <w:spacing w:before="0" w:after="0" w:line="360" w:lineRule="auto"/>
              <w:jc w:val="both"/>
            </w:pPr>
            <w:r w:rsidRPr="00CE0958">
              <w:t>0.430</w:t>
            </w:r>
          </w:p>
        </w:tc>
        <w:tc>
          <w:tcPr>
            <w:tcW w:w="489" w:type="pct"/>
          </w:tcPr>
          <w:p w14:paraId="06C71309" w14:textId="1B8B63D8" w:rsidR="004011B5" w:rsidRPr="00CE0958" w:rsidRDefault="00BC60F2" w:rsidP="004011B5">
            <w:pPr>
              <w:spacing w:after="0" w:line="360" w:lineRule="auto"/>
              <w:jc w:val="both"/>
            </w:pPr>
            <w:r w:rsidRPr="00CE0958">
              <w:t>0.460</w:t>
            </w:r>
          </w:p>
        </w:tc>
        <w:tc>
          <w:tcPr>
            <w:tcW w:w="596" w:type="pct"/>
          </w:tcPr>
          <w:p w14:paraId="1E31F83E" w14:textId="3CC7230C" w:rsidR="004011B5" w:rsidRPr="00CE0958" w:rsidRDefault="00CE0958" w:rsidP="004011B5">
            <w:pPr>
              <w:spacing w:after="0" w:line="360" w:lineRule="auto"/>
              <w:jc w:val="both"/>
            </w:pPr>
            <w:r w:rsidRPr="00CE0958">
              <w:t>0.520</w:t>
            </w:r>
          </w:p>
        </w:tc>
      </w:tr>
      <w:tr w:rsidR="004011B5" w:rsidRPr="00CE0958" w14:paraId="4D7CEDB8" w14:textId="77777777" w:rsidTr="00CE0958">
        <w:trPr>
          <w:jc w:val="center"/>
        </w:trPr>
        <w:tc>
          <w:tcPr>
            <w:tcW w:w="721" w:type="pct"/>
          </w:tcPr>
          <w:p w14:paraId="65E308BA" w14:textId="1858E8CA"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1D2B62A" w14:textId="71F21602"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1BA346FF" w14:textId="6E226C6E" w:rsidR="004011B5" w:rsidRPr="00CE0958" w:rsidRDefault="004011B5" w:rsidP="004011B5">
            <w:pPr>
              <w:pStyle w:val="Compact"/>
              <w:spacing w:before="0" w:after="0" w:line="360" w:lineRule="auto"/>
              <w:jc w:val="both"/>
            </w:pPr>
            <w:r w:rsidRPr="00CE0958">
              <w:t>0.357</w:t>
            </w:r>
          </w:p>
        </w:tc>
        <w:tc>
          <w:tcPr>
            <w:tcW w:w="489" w:type="pct"/>
          </w:tcPr>
          <w:p w14:paraId="61E76107" w14:textId="606E3303" w:rsidR="004011B5" w:rsidRPr="00CE0958" w:rsidRDefault="004011B5" w:rsidP="004011B5">
            <w:pPr>
              <w:pStyle w:val="Compact"/>
              <w:spacing w:before="0" w:after="0" w:line="360" w:lineRule="auto"/>
              <w:jc w:val="both"/>
            </w:pPr>
            <w:r w:rsidRPr="00CE0958">
              <w:t>0.358</w:t>
            </w:r>
          </w:p>
        </w:tc>
        <w:tc>
          <w:tcPr>
            <w:tcW w:w="596" w:type="pct"/>
            <w:tcBorders>
              <w:right w:val="single" w:sz="4" w:space="0" w:color="auto"/>
            </w:tcBorders>
          </w:tcPr>
          <w:p w14:paraId="048232D2" w14:textId="26C73667" w:rsidR="004011B5" w:rsidRPr="00CE0958" w:rsidRDefault="00667A99" w:rsidP="004011B5">
            <w:pPr>
              <w:pStyle w:val="Compact"/>
              <w:spacing w:before="0" w:after="0" w:line="360" w:lineRule="auto"/>
              <w:jc w:val="both"/>
            </w:pPr>
            <w:r w:rsidRPr="00CE0958">
              <w:t>0.369</w:t>
            </w:r>
          </w:p>
        </w:tc>
        <w:tc>
          <w:tcPr>
            <w:tcW w:w="636" w:type="pct"/>
            <w:tcBorders>
              <w:left w:val="single" w:sz="4" w:space="0" w:color="auto"/>
            </w:tcBorders>
          </w:tcPr>
          <w:p w14:paraId="11E45DA3" w14:textId="7F2EF69A" w:rsidR="004011B5" w:rsidRPr="00CE0958" w:rsidRDefault="00BC60F2" w:rsidP="004011B5">
            <w:pPr>
              <w:pStyle w:val="Compact"/>
              <w:spacing w:before="0" w:after="0" w:line="360" w:lineRule="auto"/>
              <w:jc w:val="both"/>
            </w:pPr>
            <w:r w:rsidRPr="00CE0958">
              <w:t>0.450</w:t>
            </w:r>
          </w:p>
        </w:tc>
        <w:tc>
          <w:tcPr>
            <w:tcW w:w="489" w:type="pct"/>
          </w:tcPr>
          <w:p w14:paraId="00E8E44D" w14:textId="3E70BB8C" w:rsidR="004011B5" w:rsidRPr="00CE0958" w:rsidRDefault="00BC60F2" w:rsidP="004011B5">
            <w:pPr>
              <w:spacing w:after="0" w:line="360" w:lineRule="auto"/>
              <w:jc w:val="both"/>
            </w:pPr>
            <w:r w:rsidRPr="00CE0958">
              <w:t>0.451</w:t>
            </w:r>
          </w:p>
        </w:tc>
        <w:tc>
          <w:tcPr>
            <w:tcW w:w="596" w:type="pct"/>
          </w:tcPr>
          <w:p w14:paraId="018B064A" w14:textId="3430695A" w:rsidR="004011B5" w:rsidRPr="00CE0958" w:rsidRDefault="00CE0958" w:rsidP="004011B5">
            <w:pPr>
              <w:spacing w:after="0" w:line="360" w:lineRule="auto"/>
              <w:jc w:val="both"/>
            </w:pPr>
            <w:r w:rsidRPr="00CE0958">
              <w:t>0.465</w:t>
            </w:r>
          </w:p>
        </w:tc>
      </w:tr>
      <w:tr w:rsidR="004011B5" w:rsidRPr="00CE0958" w14:paraId="5D5926EF" w14:textId="77777777" w:rsidTr="00CE0958">
        <w:trPr>
          <w:jc w:val="center"/>
        </w:trPr>
        <w:tc>
          <w:tcPr>
            <w:tcW w:w="721" w:type="pct"/>
          </w:tcPr>
          <w:p w14:paraId="3E120F20" w14:textId="2E5CCAD0" w:rsidR="004011B5" w:rsidRPr="00CE0958" w:rsidRDefault="004011B5" w:rsidP="004011B5">
            <w:pPr>
              <w:pStyle w:val="Compact"/>
              <w:spacing w:before="0" w:after="0" w:line="360" w:lineRule="auto"/>
              <w:jc w:val="both"/>
            </w:pPr>
            <w:r w:rsidRPr="00CE0958">
              <w:t>Co-2019</w:t>
            </w:r>
          </w:p>
        </w:tc>
        <w:tc>
          <w:tcPr>
            <w:tcW w:w="837" w:type="pct"/>
            <w:tcBorders>
              <w:right w:val="single" w:sz="4" w:space="0" w:color="auto"/>
            </w:tcBorders>
          </w:tcPr>
          <w:p w14:paraId="55DB17B7" w14:textId="5F21A851" w:rsidR="004011B5" w:rsidRPr="00CE0958" w:rsidRDefault="004011B5" w:rsidP="004011B5">
            <w:pPr>
              <w:pStyle w:val="Compact"/>
              <w:spacing w:before="0" w:after="0" w:line="360" w:lineRule="auto"/>
              <w:jc w:val="both"/>
            </w:pPr>
            <w:r w:rsidRPr="00CE0958">
              <w:t>Co-2020</w:t>
            </w:r>
          </w:p>
        </w:tc>
        <w:tc>
          <w:tcPr>
            <w:tcW w:w="636" w:type="pct"/>
            <w:tcBorders>
              <w:left w:val="single" w:sz="4" w:space="0" w:color="auto"/>
            </w:tcBorders>
          </w:tcPr>
          <w:p w14:paraId="5129A032" w14:textId="12ED8EC7" w:rsidR="004011B5" w:rsidRPr="00CE0958" w:rsidRDefault="004011B5" w:rsidP="004011B5">
            <w:pPr>
              <w:pStyle w:val="Compact"/>
              <w:spacing w:before="0" w:after="0" w:line="360" w:lineRule="auto"/>
              <w:jc w:val="both"/>
            </w:pPr>
            <w:r w:rsidRPr="00CE0958">
              <w:t>0.463</w:t>
            </w:r>
          </w:p>
        </w:tc>
        <w:tc>
          <w:tcPr>
            <w:tcW w:w="489" w:type="pct"/>
          </w:tcPr>
          <w:p w14:paraId="44F37A67" w14:textId="49FE5BE7" w:rsidR="004011B5" w:rsidRPr="00CE0958" w:rsidRDefault="004011B5" w:rsidP="004011B5">
            <w:pPr>
              <w:pStyle w:val="Compact"/>
              <w:spacing w:before="0" w:after="0" w:line="360" w:lineRule="auto"/>
              <w:jc w:val="both"/>
            </w:pPr>
            <w:r w:rsidRPr="00CE0958">
              <w:t>0.465</w:t>
            </w:r>
          </w:p>
        </w:tc>
        <w:tc>
          <w:tcPr>
            <w:tcW w:w="596" w:type="pct"/>
            <w:tcBorders>
              <w:right w:val="single" w:sz="4" w:space="0" w:color="auto"/>
            </w:tcBorders>
          </w:tcPr>
          <w:p w14:paraId="4BAB8BE5" w14:textId="3A3EBD5D" w:rsidR="004011B5" w:rsidRPr="00CE0958" w:rsidRDefault="00667A99" w:rsidP="004011B5">
            <w:pPr>
              <w:pStyle w:val="Compact"/>
              <w:spacing w:before="0" w:after="0" w:line="360" w:lineRule="auto"/>
              <w:jc w:val="both"/>
            </w:pPr>
            <w:r w:rsidRPr="00CE0958">
              <w:t>0.503</w:t>
            </w:r>
          </w:p>
        </w:tc>
        <w:tc>
          <w:tcPr>
            <w:tcW w:w="636" w:type="pct"/>
            <w:tcBorders>
              <w:left w:val="single" w:sz="4" w:space="0" w:color="auto"/>
            </w:tcBorders>
          </w:tcPr>
          <w:p w14:paraId="0F22BF2A" w14:textId="3C75691C" w:rsidR="004011B5" w:rsidRPr="00CE0958" w:rsidRDefault="00BC60F2" w:rsidP="004011B5">
            <w:pPr>
              <w:pStyle w:val="Compact"/>
              <w:spacing w:before="0" w:after="0" w:line="360" w:lineRule="auto"/>
              <w:jc w:val="both"/>
            </w:pPr>
            <w:r w:rsidRPr="00CE0958">
              <w:t>0.518</w:t>
            </w:r>
          </w:p>
        </w:tc>
        <w:tc>
          <w:tcPr>
            <w:tcW w:w="489" w:type="pct"/>
          </w:tcPr>
          <w:p w14:paraId="430C621C" w14:textId="16BDC978" w:rsidR="004011B5" w:rsidRPr="00CE0958" w:rsidRDefault="00BC60F2" w:rsidP="004011B5">
            <w:pPr>
              <w:spacing w:after="0" w:line="360" w:lineRule="auto"/>
              <w:jc w:val="both"/>
            </w:pPr>
            <w:r w:rsidRPr="00CE0958">
              <w:t>0.520</w:t>
            </w:r>
          </w:p>
        </w:tc>
        <w:tc>
          <w:tcPr>
            <w:tcW w:w="596" w:type="pct"/>
          </w:tcPr>
          <w:p w14:paraId="4D1C9A52" w14:textId="41CF5588" w:rsidR="004011B5" w:rsidRPr="00CE0958" w:rsidRDefault="00CE0958" w:rsidP="004011B5">
            <w:pPr>
              <w:spacing w:after="0" w:line="360" w:lineRule="auto"/>
              <w:jc w:val="both"/>
            </w:pPr>
            <w:r w:rsidRPr="00CE0958">
              <w:t>0.562</w:t>
            </w:r>
          </w:p>
        </w:tc>
      </w:tr>
      <w:tr w:rsidR="004011B5" w:rsidRPr="00CE0958" w14:paraId="4C5BCD26" w14:textId="77777777" w:rsidTr="00CE0958">
        <w:trPr>
          <w:jc w:val="center"/>
        </w:trPr>
        <w:tc>
          <w:tcPr>
            <w:tcW w:w="721" w:type="pct"/>
          </w:tcPr>
          <w:p w14:paraId="74B65968" w14:textId="05DF9425"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1290D88E" w14:textId="06D89A7E" w:rsidR="004011B5" w:rsidRPr="00CE0958" w:rsidRDefault="004011B5" w:rsidP="004011B5">
            <w:pPr>
              <w:pStyle w:val="Compact"/>
              <w:spacing w:before="0" w:after="0" w:line="360" w:lineRule="auto"/>
              <w:jc w:val="both"/>
            </w:pPr>
            <w:r w:rsidRPr="00CE0958">
              <w:t>Co-2018</w:t>
            </w:r>
          </w:p>
        </w:tc>
        <w:tc>
          <w:tcPr>
            <w:tcW w:w="636" w:type="pct"/>
            <w:tcBorders>
              <w:left w:val="single" w:sz="4" w:space="0" w:color="auto"/>
            </w:tcBorders>
          </w:tcPr>
          <w:p w14:paraId="59D0771B" w14:textId="37ADE9D4" w:rsidR="004011B5" w:rsidRPr="00CE0958" w:rsidRDefault="004011B5" w:rsidP="004011B5">
            <w:pPr>
              <w:pStyle w:val="Compact"/>
              <w:spacing w:before="0" w:after="0" w:line="360" w:lineRule="auto"/>
              <w:jc w:val="both"/>
            </w:pPr>
            <w:r w:rsidRPr="00CE0958">
              <w:t>0.357</w:t>
            </w:r>
          </w:p>
        </w:tc>
        <w:tc>
          <w:tcPr>
            <w:tcW w:w="489" w:type="pct"/>
          </w:tcPr>
          <w:p w14:paraId="2D763781" w14:textId="65A62FEE" w:rsidR="004011B5" w:rsidRPr="00CE0958" w:rsidRDefault="004011B5" w:rsidP="004011B5">
            <w:pPr>
              <w:pStyle w:val="Compact"/>
              <w:spacing w:before="0" w:after="0" w:line="360" w:lineRule="auto"/>
              <w:jc w:val="both"/>
            </w:pPr>
            <w:r w:rsidRPr="00CE0958">
              <w:t>0.386</w:t>
            </w:r>
          </w:p>
        </w:tc>
        <w:tc>
          <w:tcPr>
            <w:tcW w:w="596" w:type="pct"/>
            <w:tcBorders>
              <w:right w:val="single" w:sz="4" w:space="0" w:color="auto"/>
            </w:tcBorders>
          </w:tcPr>
          <w:p w14:paraId="2B3C0A89" w14:textId="116678A4" w:rsidR="004011B5" w:rsidRPr="00CE0958" w:rsidRDefault="00667A99" w:rsidP="004011B5">
            <w:pPr>
              <w:pStyle w:val="Compact"/>
              <w:spacing w:before="0" w:after="0" w:line="360" w:lineRule="auto"/>
              <w:jc w:val="both"/>
            </w:pPr>
            <w:r w:rsidRPr="00CE0958">
              <w:t>0.388</w:t>
            </w:r>
          </w:p>
        </w:tc>
        <w:tc>
          <w:tcPr>
            <w:tcW w:w="636" w:type="pct"/>
            <w:tcBorders>
              <w:left w:val="single" w:sz="4" w:space="0" w:color="auto"/>
            </w:tcBorders>
          </w:tcPr>
          <w:p w14:paraId="396CE5DD" w14:textId="1D83C812" w:rsidR="004011B5" w:rsidRPr="00CE0958" w:rsidRDefault="00BC60F2" w:rsidP="004011B5">
            <w:pPr>
              <w:pStyle w:val="Compact"/>
              <w:spacing w:before="0" w:after="0" w:line="360" w:lineRule="auto"/>
              <w:jc w:val="both"/>
            </w:pPr>
            <w:r w:rsidRPr="00CE0958">
              <w:t>0.450</w:t>
            </w:r>
          </w:p>
        </w:tc>
        <w:tc>
          <w:tcPr>
            <w:tcW w:w="489" w:type="pct"/>
          </w:tcPr>
          <w:p w14:paraId="21BB1CB0" w14:textId="1C826802" w:rsidR="004011B5" w:rsidRPr="00CE0958" w:rsidRDefault="00BC60F2" w:rsidP="004011B5">
            <w:pPr>
              <w:spacing w:after="0" w:line="360" w:lineRule="auto"/>
              <w:jc w:val="both"/>
            </w:pPr>
            <w:r w:rsidRPr="00CE0958">
              <w:t>0.486</w:t>
            </w:r>
          </w:p>
        </w:tc>
        <w:tc>
          <w:tcPr>
            <w:tcW w:w="596" w:type="pct"/>
          </w:tcPr>
          <w:p w14:paraId="224857C4" w14:textId="349C691F" w:rsidR="004011B5" w:rsidRPr="00CE0958" w:rsidRDefault="00CE0958" w:rsidP="004011B5">
            <w:pPr>
              <w:spacing w:after="0" w:line="360" w:lineRule="auto"/>
              <w:jc w:val="both"/>
            </w:pPr>
            <w:r w:rsidRPr="00CE0958">
              <w:t>0.489</w:t>
            </w:r>
          </w:p>
        </w:tc>
      </w:tr>
      <w:tr w:rsidR="004011B5" w:rsidRPr="00CE0958" w14:paraId="5C84C976" w14:textId="77777777" w:rsidTr="00CE0958">
        <w:trPr>
          <w:jc w:val="center"/>
        </w:trPr>
        <w:tc>
          <w:tcPr>
            <w:tcW w:w="721" w:type="pct"/>
          </w:tcPr>
          <w:p w14:paraId="2CAE8A56" w14:textId="6D42F44E" w:rsidR="004011B5" w:rsidRPr="00CE0958" w:rsidRDefault="004011B5" w:rsidP="004011B5">
            <w:pPr>
              <w:pStyle w:val="Compact"/>
              <w:spacing w:before="0" w:after="0" w:line="360" w:lineRule="auto"/>
              <w:jc w:val="both"/>
            </w:pPr>
            <w:r w:rsidRPr="00CE0958">
              <w:t>Co-2020</w:t>
            </w:r>
          </w:p>
        </w:tc>
        <w:tc>
          <w:tcPr>
            <w:tcW w:w="837" w:type="pct"/>
            <w:tcBorders>
              <w:right w:val="single" w:sz="4" w:space="0" w:color="auto"/>
            </w:tcBorders>
          </w:tcPr>
          <w:p w14:paraId="3EFDCE9A" w14:textId="6F8E35A3" w:rsidR="004011B5" w:rsidRPr="00CE0958" w:rsidRDefault="004011B5" w:rsidP="004011B5">
            <w:pPr>
              <w:pStyle w:val="Compact"/>
              <w:spacing w:before="0" w:after="0" w:line="360" w:lineRule="auto"/>
              <w:jc w:val="both"/>
            </w:pPr>
            <w:r w:rsidRPr="00CE0958">
              <w:t>Co-2019</w:t>
            </w:r>
          </w:p>
        </w:tc>
        <w:tc>
          <w:tcPr>
            <w:tcW w:w="636" w:type="pct"/>
            <w:tcBorders>
              <w:left w:val="single" w:sz="4" w:space="0" w:color="auto"/>
            </w:tcBorders>
          </w:tcPr>
          <w:p w14:paraId="29EBADC2" w14:textId="2A292F12" w:rsidR="004011B5" w:rsidRPr="00CE0958" w:rsidRDefault="004011B5" w:rsidP="004011B5">
            <w:pPr>
              <w:pStyle w:val="Compact"/>
              <w:spacing w:before="0" w:after="0" w:line="360" w:lineRule="auto"/>
              <w:jc w:val="both"/>
            </w:pPr>
            <w:r w:rsidRPr="00CE0958">
              <w:t>0.605</w:t>
            </w:r>
          </w:p>
        </w:tc>
        <w:tc>
          <w:tcPr>
            <w:tcW w:w="489" w:type="pct"/>
          </w:tcPr>
          <w:p w14:paraId="5175ADB6" w14:textId="580819F8" w:rsidR="004011B5" w:rsidRPr="00CE0958" w:rsidRDefault="004011B5" w:rsidP="004011B5">
            <w:pPr>
              <w:pStyle w:val="Compact"/>
              <w:spacing w:before="0" w:after="0" w:line="360" w:lineRule="auto"/>
              <w:jc w:val="both"/>
            </w:pPr>
            <w:r w:rsidRPr="00CE0958">
              <w:t>0.596</w:t>
            </w:r>
          </w:p>
        </w:tc>
        <w:tc>
          <w:tcPr>
            <w:tcW w:w="596" w:type="pct"/>
            <w:tcBorders>
              <w:right w:val="single" w:sz="4" w:space="0" w:color="auto"/>
            </w:tcBorders>
          </w:tcPr>
          <w:p w14:paraId="2A960ED6" w14:textId="32486700" w:rsidR="004011B5" w:rsidRPr="00CE0958" w:rsidRDefault="00667A99" w:rsidP="004011B5">
            <w:pPr>
              <w:pStyle w:val="Compact"/>
              <w:spacing w:before="0" w:after="0" w:line="360" w:lineRule="auto"/>
              <w:jc w:val="both"/>
            </w:pPr>
            <w:r w:rsidRPr="00CE0958">
              <w:t>0.627</w:t>
            </w:r>
          </w:p>
        </w:tc>
        <w:tc>
          <w:tcPr>
            <w:tcW w:w="636" w:type="pct"/>
            <w:tcBorders>
              <w:left w:val="single" w:sz="4" w:space="0" w:color="auto"/>
            </w:tcBorders>
          </w:tcPr>
          <w:p w14:paraId="59C3FAE9" w14:textId="103C3CFE" w:rsidR="004011B5" w:rsidRPr="00CE0958" w:rsidRDefault="00BC60F2" w:rsidP="004011B5">
            <w:pPr>
              <w:pStyle w:val="Compact"/>
              <w:spacing w:before="0" w:after="0" w:line="360" w:lineRule="auto"/>
              <w:jc w:val="both"/>
            </w:pPr>
            <w:r w:rsidRPr="00CE0958">
              <w:t>0.703</w:t>
            </w:r>
          </w:p>
        </w:tc>
        <w:tc>
          <w:tcPr>
            <w:tcW w:w="489" w:type="pct"/>
          </w:tcPr>
          <w:p w14:paraId="4E7DAE4F" w14:textId="3DC3D563" w:rsidR="004011B5" w:rsidRPr="00CE0958" w:rsidRDefault="00BC60F2" w:rsidP="004011B5">
            <w:pPr>
              <w:spacing w:after="0" w:line="360" w:lineRule="auto"/>
              <w:jc w:val="both"/>
            </w:pPr>
            <w:r w:rsidRPr="00CE0958">
              <w:t>0.693</w:t>
            </w:r>
          </w:p>
        </w:tc>
        <w:tc>
          <w:tcPr>
            <w:tcW w:w="596" w:type="pct"/>
          </w:tcPr>
          <w:p w14:paraId="4694FB98" w14:textId="019B6766" w:rsidR="004011B5" w:rsidRPr="00CE0958" w:rsidRDefault="00CE0958" w:rsidP="004011B5">
            <w:pPr>
              <w:spacing w:after="0" w:line="360" w:lineRule="auto"/>
              <w:jc w:val="both"/>
            </w:pPr>
            <w:r w:rsidRPr="00CE0958">
              <w:t>0.730</w:t>
            </w:r>
          </w:p>
        </w:tc>
      </w:tr>
    </w:tbl>
    <w:p w14:paraId="2DDD9826"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1283299F" w14:textId="77777777" w:rsidR="00692381" w:rsidRDefault="00692381" w:rsidP="00CE0958">
      <w:pPr>
        <w:pStyle w:val="BodyText"/>
        <w:spacing w:before="120" w:after="120" w:line="360" w:lineRule="auto"/>
        <w:jc w:val="both"/>
        <w:rPr>
          <w:b/>
          <w:bCs/>
        </w:rPr>
      </w:pPr>
    </w:p>
    <w:p w14:paraId="0E0AE94B" w14:textId="60540651" w:rsidR="00CE0958" w:rsidRDefault="007F1370" w:rsidP="00CE0958">
      <w:pPr>
        <w:pStyle w:val="BodyText"/>
        <w:spacing w:before="120" w:after="120" w:line="360" w:lineRule="auto"/>
        <w:jc w:val="both"/>
        <w:rPr>
          <w:noProof/>
        </w:rPr>
      </w:pPr>
      <w:r>
        <w:rPr>
          <w:b/>
          <w:bCs/>
        </w:rPr>
        <w:t>Table 5</w:t>
      </w:r>
      <w:r>
        <w:t xml:space="preserve">. </w:t>
      </w:r>
      <w:r w:rsidR="00CE0958">
        <w:t>Cross-environment predictive ability and predictive accuracy for rust pea disease across different traits and two environments using Ridge regression BLUP (rrBLUP), Bayesian Lasso (BL) or Kernel Genomic BLUP model training using a Silico-DArT marker data set</w:t>
      </w:r>
      <w:r w:rsidR="00CE0958">
        <w:rPr>
          <w:vertAlign w:val="superscript"/>
        </w:rPr>
        <w:t xml:space="preserve"> a </w:t>
      </w:r>
      <w:r w:rsidR="00CE0958">
        <w:t>[CV2]</w:t>
      </w:r>
      <w:r w:rsidR="00CE0958" w:rsidRPr="002D6AE1">
        <w:rPr>
          <w:noProof/>
        </w:rPr>
        <w:t xml:space="preserve"> </w:t>
      </w:r>
    </w:p>
    <w:tbl>
      <w:tblPr>
        <w:tblStyle w:val="Table"/>
        <w:tblW w:w="5000" w:type="pct"/>
        <w:jc w:val="center"/>
        <w:tblLook w:val="0020" w:firstRow="1" w:lastRow="0" w:firstColumn="0" w:lastColumn="0" w:noHBand="0" w:noVBand="0"/>
      </w:tblPr>
      <w:tblGrid>
        <w:gridCol w:w="1470"/>
        <w:gridCol w:w="1706"/>
        <w:gridCol w:w="1296"/>
        <w:gridCol w:w="996"/>
        <w:gridCol w:w="1214"/>
        <w:gridCol w:w="1296"/>
        <w:gridCol w:w="996"/>
        <w:gridCol w:w="1214"/>
      </w:tblGrid>
      <w:tr w:rsidR="00CE0958" w:rsidRPr="00CE0958" w14:paraId="160AD477" w14:textId="77777777" w:rsidTr="009566B3">
        <w:trPr>
          <w:cnfStyle w:val="100000000000" w:firstRow="1" w:lastRow="0" w:firstColumn="0" w:lastColumn="0" w:oddVBand="0" w:evenVBand="0" w:oddHBand="0" w:evenHBand="0" w:firstRowFirstColumn="0" w:firstRowLastColumn="0" w:lastRowFirstColumn="0" w:lastRowLastColumn="0"/>
          <w:jc w:val="center"/>
        </w:trPr>
        <w:tc>
          <w:tcPr>
            <w:tcW w:w="721" w:type="pct"/>
            <w:vMerge w:val="restart"/>
            <w:vAlign w:val="center"/>
          </w:tcPr>
          <w:p w14:paraId="7DA96396" w14:textId="77777777" w:rsidR="00CE0958" w:rsidRPr="00CE0958" w:rsidRDefault="00CE0958" w:rsidP="009566B3">
            <w:pPr>
              <w:pStyle w:val="Compact"/>
              <w:spacing w:before="0" w:after="0"/>
              <w:jc w:val="center"/>
              <w:rPr>
                <w:b/>
                <w:bCs/>
              </w:rPr>
            </w:pPr>
            <w:r w:rsidRPr="00CE0958">
              <w:rPr>
                <w:b/>
                <w:bCs/>
              </w:rPr>
              <w:t xml:space="preserve">Training </w:t>
            </w:r>
          </w:p>
          <w:p w14:paraId="665E75F7" w14:textId="77777777" w:rsidR="00CE0958" w:rsidRPr="00CE0958" w:rsidRDefault="00CE0958" w:rsidP="009566B3">
            <w:pPr>
              <w:pStyle w:val="Compact"/>
              <w:spacing w:before="0" w:after="0"/>
              <w:jc w:val="center"/>
            </w:pPr>
            <w:r w:rsidRPr="00CE0958">
              <w:rPr>
                <w:b/>
                <w:bCs/>
              </w:rPr>
              <w:t>set</w:t>
            </w:r>
          </w:p>
        </w:tc>
        <w:tc>
          <w:tcPr>
            <w:tcW w:w="837" w:type="pct"/>
            <w:vMerge w:val="restart"/>
            <w:vAlign w:val="center"/>
          </w:tcPr>
          <w:p w14:paraId="50E063F7" w14:textId="77777777" w:rsidR="00CE0958" w:rsidRPr="00CE0958" w:rsidRDefault="00CE0958" w:rsidP="009566B3">
            <w:pPr>
              <w:pStyle w:val="Compact"/>
              <w:spacing w:before="0" w:after="0"/>
              <w:jc w:val="center"/>
              <w:rPr>
                <w:b/>
                <w:bCs/>
              </w:rPr>
            </w:pPr>
            <w:r w:rsidRPr="00CE0958">
              <w:rPr>
                <w:b/>
                <w:bCs/>
              </w:rPr>
              <w:t xml:space="preserve">Validation </w:t>
            </w:r>
          </w:p>
          <w:p w14:paraId="4B67CF66" w14:textId="77777777" w:rsidR="00CE0958" w:rsidRPr="00CE0958" w:rsidRDefault="00CE0958" w:rsidP="009566B3">
            <w:pPr>
              <w:pStyle w:val="Compact"/>
              <w:spacing w:before="0" w:after="0"/>
              <w:jc w:val="center"/>
            </w:pPr>
            <w:r w:rsidRPr="00CE0958">
              <w:rPr>
                <w:b/>
                <w:bCs/>
              </w:rPr>
              <w:t>set</w:t>
            </w:r>
          </w:p>
        </w:tc>
        <w:tc>
          <w:tcPr>
            <w:tcW w:w="1721" w:type="pct"/>
            <w:gridSpan w:val="3"/>
          </w:tcPr>
          <w:p w14:paraId="688C5FA2" w14:textId="77777777" w:rsidR="00CE0958" w:rsidRPr="00CE0958" w:rsidRDefault="00CE0958" w:rsidP="009566B3">
            <w:pPr>
              <w:pStyle w:val="Compact"/>
              <w:spacing w:before="0" w:after="0" w:line="276" w:lineRule="auto"/>
              <w:jc w:val="both"/>
              <w:rPr>
                <w:b/>
                <w:bCs/>
              </w:rPr>
            </w:pPr>
            <w:r w:rsidRPr="00CE0958">
              <w:rPr>
                <w:b/>
                <w:bCs/>
              </w:rPr>
              <w:t>P. ability</w:t>
            </w:r>
          </w:p>
        </w:tc>
        <w:tc>
          <w:tcPr>
            <w:tcW w:w="1721" w:type="pct"/>
            <w:gridSpan w:val="3"/>
          </w:tcPr>
          <w:p w14:paraId="6C3DB30C" w14:textId="77777777" w:rsidR="00CE0958" w:rsidRPr="00CE0958" w:rsidRDefault="00CE0958" w:rsidP="009566B3">
            <w:pPr>
              <w:spacing w:after="0" w:line="276" w:lineRule="auto"/>
              <w:jc w:val="both"/>
              <w:rPr>
                <w:b/>
                <w:bCs/>
              </w:rPr>
            </w:pPr>
            <w:r w:rsidRPr="00CE0958">
              <w:rPr>
                <w:b/>
                <w:bCs/>
              </w:rPr>
              <w:t>P. accuracy</w:t>
            </w:r>
          </w:p>
        </w:tc>
      </w:tr>
      <w:tr w:rsidR="00CE0958" w:rsidRPr="00CE0958" w14:paraId="49F1E03B" w14:textId="77777777" w:rsidTr="009566B3">
        <w:trPr>
          <w:jc w:val="center"/>
        </w:trPr>
        <w:tc>
          <w:tcPr>
            <w:tcW w:w="721" w:type="pct"/>
            <w:vMerge/>
            <w:tcBorders>
              <w:bottom w:val="single" w:sz="4" w:space="0" w:color="auto"/>
            </w:tcBorders>
          </w:tcPr>
          <w:p w14:paraId="38858B82" w14:textId="77777777" w:rsidR="00CE0958" w:rsidRPr="00CE0958" w:rsidRDefault="00CE0958" w:rsidP="009566B3">
            <w:pPr>
              <w:pStyle w:val="Compact"/>
              <w:spacing w:before="0" w:after="0" w:line="360" w:lineRule="auto"/>
              <w:jc w:val="center"/>
              <w:rPr>
                <w:b/>
                <w:bCs/>
              </w:rPr>
            </w:pPr>
          </w:p>
        </w:tc>
        <w:tc>
          <w:tcPr>
            <w:tcW w:w="837" w:type="pct"/>
            <w:vMerge/>
            <w:tcBorders>
              <w:bottom w:val="single" w:sz="4" w:space="0" w:color="auto"/>
            </w:tcBorders>
          </w:tcPr>
          <w:p w14:paraId="7645CF7E" w14:textId="77777777" w:rsidR="00CE0958" w:rsidRPr="00CE0958" w:rsidRDefault="00CE0958" w:rsidP="009566B3">
            <w:pPr>
              <w:pStyle w:val="Compact"/>
              <w:spacing w:before="0" w:after="0" w:line="360" w:lineRule="auto"/>
              <w:jc w:val="center"/>
              <w:rPr>
                <w:b/>
                <w:bCs/>
              </w:rPr>
            </w:pPr>
          </w:p>
        </w:tc>
        <w:tc>
          <w:tcPr>
            <w:tcW w:w="636" w:type="pct"/>
            <w:tcBorders>
              <w:bottom w:val="single" w:sz="4" w:space="0" w:color="auto"/>
            </w:tcBorders>
          </w:tcPr>
          <w:p w14:paraId="6F3609BC"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07205FF8"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000E6B83" w14:textId="77777777" w:rsidR="00CE0958" w:rsidRPr="00CE0958" w:rsidRDefault="00CE0958" w:rsidP="009566B3">
            <w:pPr>
              <w:pStyle w:val="Compact"/>
              <w:spacing w:before="0" w:after="0" w:line="276" w:lineRule="auto"/>
              <w:jc w:val="both"/>
              <w:rPr>
                <w:b/>
                <w:bCs/>
              </w:rPr>
            </w:pPr>
            <w:r w:rsidRPr="00CE0958">
              <w:rPr>
                <w:b/>
                <w:bCs/>
              </w:rPr>
              <w:t>GBLUP</w:t>
            </w:r>
          </w:p>
        </w:tc>
        <w:tc>
          <w:tcPr>
            <w:tcW w:w="636" w:type="pct"/>
            <w:tcBorders>
              <w:bottom w:val="single" w:sz="4" w:space="0" w:color="auto"/>
            </w:tcBorders>
          </w:tcPr>
          <w:p w14:paraId="443F3FD4" w14:textId="77777777" w:rsidR="00CE0958" w:rsidRPr="00CE0958" w:rsidRDefault="00CE0958" w:rsidP="009566B3">
            <w:pPr>
              <w:pStyle w:val="Compact"/>
              <w:spacing w:before="0" w:after="0" w:line="276" w:lineRule="auto"/>
              <w:jc w:val="both"/>
              <w:rPr>
                <w:b/>
                <w:bCs/>
              </w:rPr>
            </w:pPr>
            <w:r w:rsidRPr="00CE0958">
              <w:rPr>
                <w:b/>
                <w:bCs/>
              </w:rPr>
              <w:t>rrBLUP</w:t>
            </w:r>
          </w:p>
        </w:tc>
        <w:tc>
          <w:tcPr>
            <w:tcW w:w="489" w:type="pct"/>
            <w:tcBorders>
              <w:bottom w:val="single" w:sz="4" w:space="0" w:color="auto"/>
            </w:tcBorders>
          </w:tcPr>
          <w:p w14:paraId="49808D8B" w14:textId="77777777" w:rsidR="00CE0958" w:rsidRPr="00CE0958" w:rsidRDefault="00CE0958" w:rsidP="009566B3">
            <w:pPr>
              <w:pStyle w:val="Compact"/>
              <w:spacing w:before="0" w:after="0" w:line="276" w:lineRule="auto"/>
              <w:jc w:val="both"/>
              <w:rPr>
                <w:b/>
                <w:bCs/>
              </w:rPr>
            </w:pPr>
            <w:r w:rsidRPr="00CE0958">
              <w:rPr>
                <w:b/>
                <w:bCs/>
              </w:rPr>
              <w:t>BL</w:t>
            </w:r>
          </w:p>
        </w:tc>
        <w:tc>
          <w:tcPr>
            <w:tcW w:w="596" w:type="pct"/>
            <w:tcBorders>
              <w:bottom w:val="single" w:sz="4" w:space="0" w:color="auto"/>
            </w:tcBorders>
          </w:tcPr>
          <w:p w14:paraId="63C2F9B1" w14:textId="77777777" w:rsidR="00CE0958" w:rsidRPr="00CE0958" w:rsidRDefault="00CE0958" w:rsidP="009566B3">
            <w:pPr>
              <w:pStyle w:val="Compact"/>
              <w:spacing w:before="0" w:after="0" w:line="276" w:lineRule="auto"/>
              <w:jc w:val="both"/>
              <w:rPr>
                <w:b/>
                <w:bCs/>
              </w:rPr>
            </w:pPr>
            <w:r w:rsidRPr="00CE0958">
              <w:rPr>
                <w:b/>
                <w:bCs/>
              </w:rPr>
              <w:t>GBLUP</w:t>
            </w:r>
          </w:p>
        </w:tc>
      </w:tr>
      <w:tr w:rsidR="00657AA6" w:rsidRPr="00CE0958" w14:paraId="2902B4DB" w14:textId="77777777" w:rsidTr="009566B3">
        <w:trPr>
          <w:jc w:val="center"/>
        </w:trPr>
        <w:tc>
          <w:tcPr>
            <w:tcW w:w="721" w:type="pct"/>
            <w:tcBorders>
              <w:top w:val="single" w:sz="4" w:space="0" w:color="auto"/>
            </w:tcBorders>
          </w:tcPr>
          <w:p w14:paraId="5F34049C" w14:textId="77777777" w:rsidR="00657AA6" w:rsidRPr="00CE0958" w:rsidRDefault="00657AA6" w:rsidP="00657AA6">
            <w:pPr>
              <w:pStyle w:val="Compact"/>
              <w:spacing w:before="0" w:after="0" w:line="360" w:lineRule="auto"/>
              <w:jc w:val="both"/>
            </w:pPr>
            <w:r w:rsidRPr="00CE0958">
              <w:t>DS</w:t>
            </w:r>
          </w:p>
        </w:tc>
        <w:tc>
          <w:tcPr>
            <w:tcW w:w="837" w:type="pct"/>
            <w:tcBorders>
              <w:top w:val="single" w:sz="4" w:space="0" w:color="auto"/>
              <w:right w:val="single" w:sz="4" w:space="0" w:color="auto"/>
            </w:tcBorders>
          </w:tcPr>
          <w:p w14:paraId="69A1B1F5" w14:textId="77777777" w:rsidR="00657AA6" w:rsidRPr="00CE0958" w:rsidRDefault="00657AA6" w:rsidP="00657AA6">
            <w:pPr>
              <w:pStyle w:val="Compact"/>
              <w:spacing w:before="0" w:after="0" w:line="360" w:lineRule="auto"/>
              <w:jc w:val="both"/>
            </w:pPr>
            <w:r w:rsidRPr="00CE0958">
              <w:t>MegaENV</w:t>
            </w:r>
          </w:p>
        </w:tc>
        <w:tc>
          <w:tcPr>
            <w:tcW w:w="636" w:type="pct"/>
            <w:tcBorders>
              <w:top w:val="single" w:sz="4" w:space="0" w:color="auto"/>
              <w:left w:val="single" w:sz="4" w:space="0" w:color="auto"/>
            </w:tcBorders>
          </w:tcPr>
          <w:p w14:paraId="7B34E34F" w14:textId="359A5FE0" w:rsidR="00657AA6" w:rsidRPr="00CE0958" w:rsidRDefault="00657AA6" w:rsidP="00657AA6">
            <w:pPr>
              <w:pStyle w:val="Compact"/>
              <w:spacing w:before="0" w:after="0" w:line="360" w:lineRule="auto"/>
              <w:jc w:val="both"/>
            </w:pPr>
            <w:r>
              <w:t>0.329</w:t>
            </w:r>
          </w:p>
        </w:tc>
        <w:tc>
          <w:tcPr>
            <w:tcW w:w="489" w:type="pct"/>
            <w:tcBorders>
              <w:top w:val="single" w:sz="4" w:space="0" w:color="auto"/>
            </w:tcBorders>
          </w:tcPr>
          <w:p w14:paraId="37014FB3" w14:textId="41512F01" w:rsidR="00657AA6" w:rsidRPr="00CE0958" w:rsidRDefault="00657AA6" w:rsidP="00657AA6">
            <w:pPr>
              <w:pStyle w:val="Compact"/>
              <w:spacing w:before="0" w:after="0" w:line="360" w:lineRule="auto"/>
              <w:jc w:val="both"/>
            </w:pPr>
            <w:r>
              <w:t>0.319</w:t>
            </w:r>
          </w:p>
        </w:tc>
        <w:tc>
          <w:tcPr>
            <w:tcW w:w="596" w:type="pct"/>
            <w:tcBorders>
              <w:top w:val="single" w:sz="4" w:space="0" w:color="auto"/>
              <w:right w:val="single" w:sz="4" w:space="0" w:color="auto"/>
            </w:tcBorders>
          </w:tcPr>
          <w:p w14:paraId="485B6590" w14:textId="740E15E6" w:rsidR="00657AA6" w:rsidRPr="00CE0958" w:rsidRDefault="00657AA6" w:rsidP="00657AA6">
            <w:pPr>
              <w:pStyle w:val="Compact"/>
              <w:spacing w:before="0" w:after="0" w:line="360" w:lineRule="auto"/>
              <w:jc w:val="both"/>
            </w:pPr>
            <w:r>
              <w:t>0.332</w:t>
            </w:r>
          </w:p>
        </w:tc>
        <w:tc>
          <w:tcPr>
            <w:tcW w:w="636" w:type="pct"/>
            <w:tcBorders>
              <w:top w:val="single" w:sz="4" w:space="0" w:color="auto"/>
              <w:left w:val="single" w:sz="4" w:space="0" w:color="auto"/>
            </w:tcBorders>
          </w:tcPr>
          <w:p w14:paraId="75540F7D" w14:textId="063C9B2C" w:rsidR="00657AA6" w:rsidRPr="00CE0958" w:rsidRDefault="00657AA6" w:rsidP="00657AA6">
            <w:pPr>
              <w:pStyle w:val="Compact"/>
              <w:spacing w:before="0" w:after="0" w:line="360" w:lineRule="auto"/>
              <w:jc w:val="both"/>
            </w:pPr>
            <w:r>
              <w:t>0.380</w:t>
            </w:r>
          </w:p>
        </w:tc>
        <w:tc>
          <w:tcPr>
            <w:tcW w:w="489" w:type="pct"/>
            <w:tcBorders>
              <w:top w:val="single" w:sz="4" w:space="0" w:color="auto"/>
            </w:tcBorders>
          </w:tcPr>
          <w:p w14:paraId="34E327DF" w14:textId="7A0DE014" w:rsidR="00657AA6" w:rsidRPr="00CE0958" w:rsidRDefault="00657AA6" w:rsidP="00657AA6">
            <w:pPr>
              <w:spacing w:after="0" w:line="360" w:lineRule="auto"/>
              <w:jc w:val="both"/>
            </w:pPr>
            <w:r w:rsidRPr="007565E3">
              <w:t>0</w:t>
            </w:r>
            <w:r>
              <w:t>.</w:t>
            </w:r>
            <w:r w:rsidRPr="007565E3">
              <w:t>368</w:t>
            </w:r>
          </w:p>
        </w:tc>
        <w:tc>
          <w:tcPr>
            <w:tcW w:w="596" w:type="pct"/>
            <w:tcBorders>
              <w:top w:val="single" w:sz="4" w:space="0" w:color="auto"/>
            </w:tcBorders>
          </w:tcPr>
          <w:p w14:paraId="097D5A6D" w14:textId="5131D3D6" w:rsidR="00657AA6" w:rsidRPr="00CE0958" w:rsidRDefault="00657AA6" w:rsidP="00657AA6">
            <w:pPr>
              <w:spacing w:after="0" w:line="360" w:lineRule="auto"/>
              <w:jc w:val="both"/>
            </w:pPr>
            <w:r>
              <w:t>0.383</w:t>
            </w:r>
          </w:p>
        </w:tc>
      </w:tr>
      <w:tr w:rsidR="00657AA6" w:rsidRPr="00CE0958" w14:paraId="4654A97E" w14:textId="77777777" w:rsidTr="009566B3">
        <w:trPr>
          <w:jc w:val="center"/>
        </w:trPr>
        <w:tc>
          <w:tcPr>
            <w:tcW w:w="721" w:type="pct"/>
          </w:tcPr>
          <w:p w14:paraId="67E1044E" w14:textId="77777777" w:rsidR="00657AA6" w:rsidRPr="00CE0958" w:rsidRDefault="00657AA6" w:rsidP="00657AA6">
            <w:pPr>
              <w:pStyle w:val="Compact"/>
              <w:spacing w:before="0" w:after="0" w:line="360" w:lineRule="auto"/>
              <w:jc w:val="both"/>
            </w:pPr>
            <w:r w:rsidRPr="00CE0958">
              <w:t>Index</w:t>
            </w:r>
          </w:p>
        </w:tc>
        <w:tc>
          <w:tcPr>
            <w:tcW w:w="837" w:type="pct"/>
            <w:tcBorders>
              <w:right w:val="single" w:sz="4" w:space="0" w:color="auto"/>
            </w:tcBorders>
          </w:tcPr>
          <w:p w14:paraId="3E6F20DE" w14:textId="77777777" w:rsidR="00657AA6" w:rsidRPr="00CE0958" w:rsidRDefault="00657AA6" w:rsidP="00657AA6">
            <w:pPr>
              <w:pStyle w:val="Compact"/>
              <w:spacing w:before="0" w:after="0" w:line="360" w:lineRule="auto"/>
              <w:jc w:val="both"/>
            </w:pPr>
            <w:r w:rsidRPr="00CE0958">
              <w:t>MegaENV</w:t>
            </w:r>
          </w:p>
        </w:tc>
        <w:tc>
          <w:tcPr>
            <w:tcW w:w="636" w:type="pct"/>
            <w:tcBorders>
              <w:left w:val="single" w:sz="4" w:space="0" w:color="auto"/>
            </w:tcBorders>
          </w:tcPr>
          <w:p w14:paraId="484CBA24" w14:textId="7AB14D92" w:rsidR="00657AA6" w:rsidRPr="00CE0958" w:rsidRDefault="00657AA6" w:rsidP="00657AA6">
            <w:pPr>
              <w:pStyle w:val="Compact"/>
              <w:spacing w:before="0" w:after="0" w:line="360" w:lineRule="auto"/>
              <w:jc w:val="both"/>
            </w:pPr>
            <w:r>
              <w:t>0.331</w:t>
            </w:r>
          </w:p>
        </w:tc>
        <w:tc>
          <w:tcPr>
            <w:tcW w:w="489" w:type="pct"/>
          </w:tcPr>
          <w:p w14:paraId="428DDA95" w14:textId="76D081F5" w:rsidR="00657AA6" w:rsidRPr="00CE0958" w:rsidRDefault="00657AA6" w:rsidP="00657AA6">
            <w:pPr>
              <w:pStyle w:val="Compact"/>
              <w:spacing w:before="0" w:after="0" w:line="360" w:lineRule="auto"/>
              <w:jc w:val="both"/>
            </w:pPr>
            <w:r>
              <w:t>0.400</w:t>
            </w:r>
          </w:p>
        </w:tc>
        <w:tc>
          <w:tcPr>
            <w:tcW w:w="596" w:type="pct"/>
            <w:tcBorders>
              <w:right w:val="single" w:sz="4" w:space="0" w:color="auto"/>
            </w:tcBorders>
          </w:tcPr>
          <w:p w14:paraId="5707685C" w14:textId="5268953C" w:rsidR="00657AA6" w:rsidRPr="00CE0958" w:rsidRDefault="00657AA6" w:rsidP="00657AA6">
            <w:pPr>
              <w:pStyle w:val="Compact"/>
              <w:spacing w:before="0" w:after="0" w:line="360" w:lineRule="auto"/>
              <w:jc w:val="both"/>
            </w:pPr>
            <w:r>
              <w:t>0.427</w:t>
            </w:r>
          </w:p>
        </w:tc>
        <w:tc>
          <w:tcPr>
            <w:tcW w:w="636" w:type="pct"/>
            <w:tcBorders>
              <w:left w:val="single" w:sz="4" w:space="0" w:color="auto"/>
            </w:tcBorders>
          </w:tcPr>
          <w:p w14:paraId="523B7048" w14:textId="66F1C65E" w:rsidR="00657AA6" w:rsidRPr="00CE0958" w:rsidRDefault="00657AA6" w:rsidP="00657AA6">
            <w:pPr>
              <w:pStyle w:val="Compact"/>
              <w:spacing w:before="0" w:after="0" w:line="360" w:lineRule="auto"/>
              <w:jc w:val="both"/>
            </w:pPr>
            <w:r>
              <w:t>0.382</w:t>
            </w:r>
          </w:p>
        </w:tc>
        <w:tc>
          <w:tcPr>
            <w:tcW w:w="489" w:type="pct"/>
          </w:tcPr>
          <w:p w14:paraId="4D4F5259" w14:textId="020D7BEE" w:rsidR="00657AA6" w:rsidRPr="00CE0958" w:rsidRDefault="00657AA6" w:rsidP="00657AA6">
            <w:pPr>
              <w:spacing w:after="0" w:line="360" w:lineRule="auto"/>
              <w:jc w:val="both"/>
            </w:pPr>
            <w:r w:rsidRPr="007565E3">
              <w:t>0</w:t>
            </w:r>
            <w:r>
              <w:t>.</w:t>
            </w:r>
            <w:r w:rsidRPr="007565E3">
              <w:t>462</w:t>
            </w:r>
          </w:p>
        </w:tc>
        <w:tc>
          <w:tcPr>
            <w:tcW w:w="596" w:type="pct"/>
          </w:tcPr>
          <w:p w14:paraId="7716F227" w14:textId="1250E79C" w:rsidR="00657AA6" w:rsidRPr="00CE0958" w:rsidRDefault="00657AA6" w:rsidP="00657AA6">
            <w:pPr>
              <w:spacing w:after="0" w:line="360" w:lineRule="auto"/>
              <w:jc w:val="both"/>
            </w:pPr>
            <w:r>
              <w:t>0.493</w:t>
            </w:r>
          </w:p>
        </w:tc>
      </w:tr>
      <w:tr w:rsidR="00657AA6" w:rsidRPr="00CE0958" w14:paraId="00F49FEF" w14:textId="77777777" w:rsidTr="009566B3">
        <w:trPr>
          <w:jc w:val="center"/>
        </w:trPr>
        <w:tc>
          <w:tcPr>
            <w:tcW w:w="721" w:type="pct"/>
          </w:tcPr>
          <w:p w14:paraId="38F73332"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7E73D8A1" w14:textId="77777777" w:rsidR="00657AA6" w:rsidRPr="00CE0958" w:rsidRDefault="00657AA6" w:rsidP="00657AA6">
            <w:pPr>
              <w:pStyle w:val="Compact"/>
              <w:spacing w:before="0" w:after="0" w:line="360" w:lineRule="auto"/>
              <w:jc w:val="both"/>
            </w:pPr>
            <w:r w:rsidRPr="00CE0958">
              <w:t>Co-2019</w:t>
            </w:r>
          </w:p>
        </w:tc>
        <w:tc>
          <w:tcPr>
            <w:tcW w:w="636" w:type="pct"/>
            <w:tcBorders>
              <w:left w:val="single" w:sz="4" w:space="0" w:color="auto"/>
            </w:tcBorders>
          </w:tcPr>
          <w:p w14:paraId="3D4AA607" w14:textId="4300AF66" w:rsidR="00657AA6" w:rsidRPr="00CE0958" w:rsidRDefault="00657AA6" w:rsidP="00657AA6">
            <w:pPr>
              <w:pStyle w:val="Compact"/>
              <w:spacing w:before="0" w:after="0" w:line="360" w:lineRule="auto"/>
              <w:jc w:val="both"/>
            </w:pPr>
            <w:r>
              <w:t>0.377</w:t>
            </w:r>
          </w:p>
        </w:tc>
        <w:tc>
          <w:tcPr>
            <w:tcW w:w="489" w:type="pct"/>
          </w:tcPr>
          <w:p w14:paraId="73D03906" w14:textId="6176353B" w:rsidR="00657AA6" w:rsidRPr="00CE0958" w:rsidRDefault="00657AA6" w:rsidP="00657AA6">
            <w:pPr>
              <w:pStyle w:val="Compact"/>
              <w:spacing w:before="0" w:after="0" w:line="360" w:lineRule="auto"/>
              <w:jc w:val="both"/>
            </w:pPr>
            <w:r>
              <w:t>0.330</w:t>
            </w:r>
          </w:p>
        </w:tc>
        <w:tc>
          <w:tcPr>
            <w:tcW w:w="596" w:type="pct"/>
            <w:tcBorders>
              <w:right w:val="single" w:sz="4" w:space="0" w:color="auto"/>
            </w:tcBorders>
          </w:tcPr>
          <w:p w14:paraId="16289D42" w14:textId="314874BE" w:rsidR="00657AA6" w:rsidRPr="00CE0958" w:rsidRDefault="00657AA6" w:rsidP="00657AA6">
            <w:pPr>
              <w:pStyle w:val="Compact"/>
              <w:spacing w:before="0" w:after="0" w:line="360" w:lineRule="auto"/>
              <w:jc w:val="both"/>
            </w:pPr>
            <w:r>
              <w:t>0.519</w:t>
            </w:r>
          </w:p>
        </w:tc>
        <w:tc>
          <w:tcPr>
            <w:tcW w:w="636" w:type="pct"/>
            <w:tcBorders>
              <w:left w:val="single" w:sz="4" w:space="0" w:color="auto"/>
            </w:tcBorders>
          </w:tcPr>
          <w:p w14:paraId="2F25AD0B" w14:textId="7F91BEA3" w:rsidR="00657AA6" w:rsidRPr="00CE0958" w:rsidRDefault="00657AA6" w:rsidP="00657AA6">
            <w:pPr>
              <w:pStyle w:val="Compact"/>
              <w:spacing w:before="0" w:after="0" w:line="360" w:lineRule="auto"/>
              <w:jc w:val="both"/>
            </w:pPr>
            <w:r>
              <w:t>0.438</w:t>
            </w:r>
          </w:p>
        </w:tc>
        <w:tc>
          <w:tcPr>
            <w:tcW w:w="489" w:type="pct"/>
          </w:tcPr>
          <w:p w14:paraId="536C3E16" w14:textId="7E73D62D" w:rsidR="00657AA6" w:rsidRPr="00CE0958" w:rsidRDefault="00657AA6" w:rsidP="00657AA6">
            <w:pPr>
              <w:spacing w:after="0" w:line="360" w:lineRule="auto"/>
              <w:jc w:val="both"/>
            </w:pPr>
            <w:r w:rsidRPr="007565E3">
              <w:t>0</w:t>
            </w:r>
            <w:r>
              <w:t>.</w:t>
            </w:r>
            <w:r w:rsidRPr="007565E3">
              <w:t>384</w:t>
            </w:r>
          </w:p>
        </w:tc>
        <w:tc>
          <w:tcPr>
            <w:tcW w:w="596" w:type="pct"/>
          </w:tcPr>
          <w:p w14:paraId="7A96A995" w14:textId="4A5C6228" w:rsidR="00657AA6" w:rsidRPr="00CE0958" w:rsidRDefault="00657AA6" w:rsidP="00657AA6">
            <w:pPr>
              <w:spacing w:after="0" w:line="360" w:lineRule="auto"/>
              <w:jc w:val="both"/>
            </w:pPr>
            <w:r>
              <w:t>0.603</w:t>
            </w:r>
          </w:p>
        </w:tc>
      </w:tr>
      <w:tr w:rsidR="00657AA6" w:rsidRPr="00CE0958" w14:paraId="6A655DA5" w14:textId="77777777" w:rsidTr="009566B3">
        <w:trPr>
          <w:jc w:val="center"/>
        </w:trPr>
        <w:tc>
          <w:tcPr>
            <w:tcW w:w="721" w:type="pct"/>
          </w:tcPr>
          <w:p w14:paraId="43A84F64" w14:textId="77777777" w:rsidR="00657AA6" w:rsidRPr="00CE0958" w:rsidRDefault="00657AA6" w:rsidP="00657AA6">
            <w:pPr>
              <w:pStyle w:val="Compact"/>
              <w:spacing w:before="0" w:after="0" w:line="360" w:lineRule="auto"/>
              <w:jc w:val="both"/>
            </w:pPr>
            <w:r w:rsidRPr="00CE0958">
              <w:t>Co-2018</w:t>
            </w:r>
          </w:p>
        </w:tc>
        <w:tc>
          <w:tcPr>
            <w:tcW w:w="837" w:type="pct"/>
            <w:tcBorders>
              <w:right w:val="single" w:sz="4" w:space="0" w:color="auto"/>
            </w:tcBorders>
          </w:tcPr>
          <w:p w14:paraId="2AFA98AE"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6AC018FC" w14:textId="776DD3FE" w:rsidR="00657AA6" w:rsidRPr="00CE0958" w:rsidRDefault="00657AA6" w:rsidP="00657AA6">
            <w:pPr>
              <w:pStyle w:val="Compact"/>
              <w:spacing w:before="0" w:after="0" w:line="360" w:lineRule="auto"/>
              <w:jc w:val="both"/>
            </w:pPr>
            <w:r>
              <w:t>0.223</w:t>
            </w:r>
          </w:p>
        </w:tc>
        <w:tc>
          <w:tcPr>
            <w:tcW w:w="489" w:type="pct"/>
          </w:tcPr>
          <w:p w14:paraId="668B6A37" w14:textId="2528A297" w:rsidR="00657AA6" w:rsidRPr="00CE0958" w:rsidRDefault="00657AA6" w:rsidP="00657AA6">
            <w:pPr>
              <w:pStyle w:val="Compact"/>
              <w:spacing w:before="0" w:after="0" w:line="360" w:lineRule="auto"/>
              <w:jc w:val="both"/>
            </w:pPr>
            <w:r>
              <w:t>0.217</w:t>
            </w:r>
          </w:p>
        </w:tc>
        <w:tc>
          <w:tcPr>
            <w:tcW w:w="596" w:type="pct"/>
            <w:tcBorders>
              <w:right w:val="single" w:sz="4" w:space="0" w:color="auto"/>
            </w:tcBorders>
          </w:tcPr>
          <w:p w14:paraId="0D76A4B0" w14:textId="6DD0A01E" w:rsidR="00657AA6" w:rsidRPr="00CE0958" w:rsidRDefault="00657AA6" w:rsidP="00657AA6">
            <w:pPr>
              <w:pStyle w:val="Compact"/>
              <w:spacing w:before="0" w:after="0" w:line="360" w:lineRule="auto"/>
              <w:jc w:val="both"/>
            </w:pPr>
            <w:r>
              <w:t>0.295</w:t>
            </w:r>
          </w:p>
        </w:tc>
        <w:tc>
          <w:tcPr>
            <w:tcW w:w="636" w:type="pct"/>
            <w:tcBorders>
              <w:left w:val="single" w:sz="4" w:space="0" w:color="auto"/>
            </w:tcBorders>
          </w:tcPr>
          <w:p w14:paraId="1B98AC36" w14:textId="480D838F" w:rsidR="00657AA6" w:rsidRPr="00CE0958" w:rsidRDefault="00657AA6" w:rsidP="00657AA6">
            <w:pPr>
              <w:pStyle w:val="Compact"/>
              <w:spacing w:before="0" w:after="0" w:line="360" w:lineRule="auto"/>
              <w:jc w:val="both"/>
            </w:pPr>
            <w:r>
              <w:t>0.249</w:t>
            </w:r>
          </w:p>
        </w:tc>
        <w:tc>
          <w:tcPr>
            <w:tcW w:w="489" w:type="pct"/>
          </w:tcPr>
          <w:p w14:paraId="4B1356E7" w14:textId="552E5918" w:rsidR="00657AA6" w:rsidRPr="00CE0958" w:rsidRDefault="00657AA6" w:rsidP="00657AA6">
            <w:pPr>
              <w:spacing w:after="0" w:line="360" w:lineRule="auto"/>
              <w:jc w:val="both"/>
            </w:pPr>
            <w:r w:rsidRPr="007565E3">
              <w:t>0</w:t>
            </w:r>
            <w:r>
              <w:t>.</w:t>
            </w:r>
            <w:r w:rsidRPr="007565E3">
              <w:t>243</w:t>
            </w:r>
          </w:p>
        </w:tc>
        <w:tc>
          <w:tcPr>
            <w:tcW w:w="596" w:type="pct"/>
          </w:tcPr>
          <w:p w14:paraId="3FF9BA1A" w14:textId="4A90B7AD" w:rsidR="00657AA6" w:rsidRPr="00CE0958" w:rsidRDefault="00657AA6" w:rsidP="00657AA6">
            <w:pPr>
              <w:spacing w:after="0" w:line="360" w:lineRule="auto"/>
              <w:jc w:val="both"/>
            </w:pPr>
            <w:r>
              <w:t>0.330</w:t>
            </w:r>
          </w:p>
        </w:tc>
      </w:tr>
      <w:tr w:rsidR="00657AA6" w:rsidRPr="00CE0958" w14:paraId="1C6827C4" w14:textId="77777777" w:rsidTr="009566B3">
        <w:trPr>
          <w:jc w:val="center"/>
        </w:trPr>
        <w:tc>
          <w:tcPr>
            <w:tcW w:w="721" w:type="pct"/>
          </w:tcPr>
          <w:p w14:paraId="4DC679D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523D8426"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1D038B7C" w14:textId="78E42978" w:rsidR="00657AA6" w:rsidRPr="00CE0958" w:rsidRDefault="00657AA6" w:rsidP="00657AA6">
            <w:pPr>
              <w:pStyle w:val="Compact"/>
              <w:spacing w:before="0" w:after="0" w:line="360" w:lineRule="auto"/>
              <w:jc w:val="both"/>
            </w:pPr>
            <w:r>
              <w:t>0.198</w:t>
            </w:r>
          </w:p>
        </w:tc>
        <w:tc>
          <w:tcPr>
            <w:tcW w:w="489" w:type="pct"/>
          </w:tcPr>
          <w:p w14:paraId="2C0ADA2E" w14:textId="794C7035" w:rsidR="00657AA6" w:rsidRPr="00CE0958" w:rsidRDefault="00657AA6" w:rsidP="00657AA6">
            <w:pPr>
              <w:pStyle w:val="Compact"/>
              <w:spacing w:before="0" w:after="0" w:line="360" w:lineRule="auto"/>
              <w:jc w:val="both"/>
            </w:pPr>
            <w:r>
              <w:t>0.197</w:t>
            </w:r>
          </w:p>
        </w:tc>
        <w:tc>
          <w:tcPr>
            <w:tcW w:w="596" w:type="pct"/>
            <w:tcBorders>
              <w:right w:val="single" w:sz="4" w:space="0" w:color="auto"/>
            </w:tcBorders>
          </w:tcPr>
          <w:p w14:paraId="3760F126" w14:textId="4CBB46D3" w:rsidR="00657AA6" w:rsidRPr="00CE0958" w:rsidRDefault="00657AA6" w:rsidP="00657AA6">
            <w:pPr>
              <w:pStyle w:val="Compact"/>
              <w:spacing w:before="0" w:after="0" w:line="360" w:lineRule="auto"/>
              <w:jc w:val="both"/>
            </w:pPr>
            <w:r>
              <w:t>0.177</w:t>
            </w:r>
          </w:p>
        </w:tc>
        <w:tc>
          <w:tcPr>
            <w:tcW w:w="636" w:type="pct"/>
            <w:tcBorders>
              <w:left w:val="single" w:sz="4" w:space="0" w:color="auto"/>
            </w:tcBorders>
          </w:tcPr>
          <w:p w14:paraId="1D1021DD" w14:textId="4C1F7F19" w:rsidR="00657AA6" w:rsidRPr="00CE0958" w:rsidRDefault="00657AA6" w:rsidP="00657AA6">
            <w:pPr>
              <w:pStyle w:val="Compact"/>
              <w:spacing w:before="0" w:after="0" w:line="360" w:lineRule="auto"/>
              <w:jc w:val="both"/>
            </w:pPr>
            <w:r>
              <w:t>0.250</w:t>
            </w:r>
          </w:p>
        </w:tc>
        <w:tc>
          <w:tcPr>
            <w:tcW w:w="489" w:type="pct"/>
          </w:tcPr>
          <w:p w14:paraId="0EEFD3B6" w14:textId="605FF349" w:rsidR="00657AA6" w:rsidRPr="00CE0958" w:rsidRDefault="00657AA6" w:rsidP="00657AA6">
            <w:pPr>
              <w:spacing w:after="0" w:line="360" w:lineRule="auto"/>
              <w:jc w:val="both"/>
            </w:pPr>
            <w:r w:rsidRPr="007565E3">
              <w:t>0</w:t>
            </w:r>
            <w:r>
              <w:t>.</w:t>
            </w:r>
            <w:r w:rsidRPr="007565E3">
              <w:t>220</w:t>
            </w:r>
          </w:p>
        </w:tc>
        <w:tc>
          <w:tcPr>
            <w:tcW w:w="596" w:type="pct"/>
          </w:tcPr>
          <w:p w14:paraId="219997FA" w14:textId="686A544C" w:rsidR="00657AA6" w:rsidRPr="00CE0958" w:rsidRDefault="00657AA6" w:rsidP="00657AA6">
            <w:pPr>
              <w:spacing w:after="0" w:line="360" w:lineRule="auto"/>
              <w:jc w:val="both"/>
            </w:pPr>
            <w:r>
              <w:t>0.223</w:t>
            </w:r>
          </w:p>
        </w:tc>
      </w:tr>
      <w:tr w:rsidR="00657AA6" w:rsidRPr="00CE0958" w14:paraId="026075C3" w14:textId="77777777" w:rsidTr="009566B3">
        <w:trPr>
          <w:jc w:val="center"/>
        </w:trPr>
        <w:tc>
          <w:tcPr>
            <w:tcW w:w="721" w:type="pct"/>
          </w:tcPr>
          <w:p w14:paraId="62CA4ACA" w14:textId="77777777" w:rsidR="00657AA6" w:rsidRPr="00CE0958" w:rsidRDefault="00657AA6" w:rsidP="00657AA6">
            <w:pPr>
              <w:pStyle w:val="Compact"/>
              <w:spacing w:before="0" w:after="0" w:line="360" w:lineRule="auto"/>
              <w:jc w:val="both"/>
            </w:pPr>
            <w:r w:rsidRPr="00CE0958">
              <w:t>Co-2019</w:t>
            </w:r>
          </w:p>
        </w:tc>
        <w:tc>
          <w:tcPr>
            <w:tcW w:w="837" w:type="pct"/>
            <w:tcBorders>
              <w:right w:val="single" w:sz="4" w:space="0" w:color="auto"/>
            </w:tcBorders>
          </w:tcPr>
          <w:p w14:paraId="05A41741" w14:textId="77777777" w:rsidR="00657AA6" w:rsidRPr="00CE0958" w:rsidRDefault="00657AA6" w:rsidP="00657AA6">
            <w:pPr>
              <w:pStyle w:val="Compact"/>
              <w:spacing w:before="0" w:after="0" w:line="360" w:lineRule="auto"/>
              <w:jc w:val="both"/>
            </w:pPr>
            <w:r w:rsidRPr="00CE0958">
              <w:t>Co-2020</w:t>
            </w:r>
          </w:p>
        </w:tc>
        <w:tc>
          <w:tcPr>
            <w:tcW w:w="636" w:type="pct"/>
            <w:tcBorders>
              <w:left w:val="single" w:sz="4" w:space="0" w:color="auto"/>
            </w:tcBorders>
          </w:tcPr>
          <w:p w14:paraId="031CD35C" w14:textId="2C4CF93D" w:rsidR="00657AA6" w:rsidRPr="00CE0958" w:rsidRDefault="00657AA6" w:rsidP="00657AA6">
            <w:pPr>
              <w:pStyle w:val="Compact"/>
              <w:spacing w:before="0" w:after="0" w:line="360" w:lineRule="auto"/>
              <w:jc w:val="both"/>
            </w:pPr>
            <w:r>
              <w:t>0.326</w:t>
            </w:r>
          </w:p>
        </w:tc>
        <w:tc>
          <w:tcPr>
            <w:tcW w:w="489" w:type="pct"/>
          </w:tcPr>
          <w:p w14:paraId="03E5337D" w14:textId="0A65AA5E" w:rsidR="00657AA6" w:rsidRPr="00CE0958" w:rsidRDefault="00657AA6" w:rsidP="00657AA6">
            <w:pPr>
              <w:pStyle w:val="Compact"/>
              <w:spacing w:before="0" w:after="0" w:line="360" w:lineRule="auto"/>
              <w:jc w:val="both"/>
            </w:pPr>
            <w:r>
              <w:t>0.307</w:t>
            </w:r>
          </w:p>
        </w:tc>
        <w:tc>
          <w:tcPr>
            <w:tcW w:w="596" w:type="pct"/>
            <w:tcBorders>
              <w:right w:val="single" w:sz="4" w:space="0" w:color="auto"/>
            </w:tcBorders>
          </w:tcPr>
          <w:p w14:paraId="0AF4E555" w14:textId="7574AC6A" w:rsidR="00657AA6" w:rsidRPr="00CE0958" w:rsidRDefault="00657AA6" w:rsidP="00657AA6">
            <w:pPr>
              <w:pStyle w:val="Compact"/>
              <w:spacing w:before="0" w:after="0" w:line="360" w:lineRule="auto"/>
              <w:jc w:val="both"/>
            </w:pPr>
            <w:r>
              <w:t>0.352</w:t>
            </w:r>
          </w:p>
        </w:tc>
        <w:tc>
          <w:tcPr>
            <w:tcW w:w="636" w:type="pct"/>
            <w:tcBorders>
              <w:left w:val="single" w:sz="4" w:space="0" w:color="auto"/>
            </w:tcBorders>
          </w:tcPr>
          <w:p w14:paraId="700EAAB5" w14:textId="26C95168" w:rsidR="00657AA6" w:rsidRPr="00CE0958" w:rsidRDefault="00657AA6" w:rsidP="00657AA6">
            <w:pPr>
              <w:pStyle w:val="Compact"/>
              <w:spacing w:before="0" w:after="0" w:line="360" w:lineRule="auto"/>
              <w:jc w:val="both"/>
            </w:pPr>
            <w:r>
              <w:t>0.365</w:t>
            </w:r>
          </w:p>
        </w:tc>
        <w:tc>
          <w:tcPr>
            <w:tcW w:w="489" w:type="pct"/>
          </w:tcPr>
          <w:p w14:paraId="7DB7E594" w14:textId="4A8BBBAE" w:rsidR="00657AA6" w:rsidRPr="00CE0958" w:rsidRDefault="00657AA6" w:rsidP="00657AA6">
            <w:pPr>
              <w:spacing w:after="0" w:line="360" w:lineRule="auto"/>
              <w:jc w:val="both"/>
            </w:pPr>
            <w:r w:rsidRPr="007565E3">
              <w:t>0</w:t>
            </w:r>
            <w:r>
              <w:t>.</w:t>
            </w:r>
            <w:r w:rsidRPr="007565E3">
              <w:t>384</w:t>
            </w:r>
          </w:p>
        </w:tc>
        <w:tc>
          <w:tcPr>
            <w:tcW w:w="596" w:type="pct"/>
          </w:tcPr>
          <w:p w14:paraId="12EF536F" w14:textId="65B9ED0B" w:rsidR="00657AA6" w:rsidRPr="00CE0958" w:rsidRDefault="00657AA6" w:rsidP="00657AA6">
            <w:pPr>
              <w:spacing w:after="0" w:line="360" w:lineRule="auto"/>
              <w:jc w:val="both"/>
            </w:pPr>
            <w:r>
              <w:t>0.394</w:t>
            </w:r>
          </w:p>
        </w:tc>
      </w:tr>
      <w:tr w:rsidR="00657AA6" w:rsidRPr="00CE0958" w14:paraId="089E2B70" w14:textId="77777777" w:rsidTr="009566B3">
        <w:trPr>
          <w:jc w:val="center"/>
        </w:trPr>
        <w:tc>
          <w:tcPr>
            <w:tcW w:w="721" w:type="pct"/>
          </w:tcPr>
          <w:p w14:paraId="4992624D" w14:textId="77777777" w:rsidR="00657AA6" w:rsidRPr="00CE0958" w:rsidRDefault="00657AA6" w:rsidP="00657AA6">
            <w:pPr>
              <w:pStyle w:val="Compact"/>
              <w:spacing w:before="0" w:after="0" w:line="360" w:lineRule="auto"/>
              <w:jc w:val="both"/>
            </w:pPr>
            <w:r w:rsidRPr="00CE0958">
              <w:t>Co-2020</w:t>
            </w:r>
          </w:p>
        </w:tc>
        <w:tc>
          <w:tcPr>
            <w:tcW w:w="837" w:type="pct"/>
            <w:tcBorders>
              <w:right w:val="single" w:sz="4" w:space="0" w:color="auto"/>
            </w:tcBorders>
          </w:tcPr>
          <w:p w14:paraId="0FD2011D" w14:textId="77777777" w:rsidR="00657AA6" w:rsidRPr="00CE0958" w:rsidRDefault="00657AA6" w:rsidP="00657AA6">
            <w:pPr>
              <w:pStyle w:val="Compact"/>
              <w:spacing w:before="0" w:after="0" w:line="360" w:lineRule="auto"/>
              <w:jc w:val="both"/>
            </w:pPr>
            <w:r w:rsidRPr="00CE0958">
              <w:t>Co-2018</w:t>
            </w:r>
          </w:p>
        </w:tc>
        <w:tc>
          <w:tcPr>
            <w:tcW w:w="636" w:type="pct"/>
            <w:tcBorders>
              <w:left w:val="single" w:sz="4" w:space="0" w:color="auto"/>
            </w:tcBorders>
          </w:tcPr>
          <w:p w14:paraId="0681778D" w14:textId="60CA864E" w:rsidR="00657AA6" w:rsidRPr="00CE0958" w:rsidRDefault="00657AA6" w:rsidP="00657AA6">
            <w:pPr>
              <w:pStyle w:val="Compact"/>
              <w:spacing w:before="0" w:after="0" w:line="360" w:lineRule="auto"/>
              <w:jc w:val="both"/>
            </w:pPr>
            <w:r>
              <w:t>0.198</w:t>
            </w:r>
          </w:p>
        </w:tc>
        <w:tc>
          <w:tcPr>
            <w:tcW w:w="489" w:type="pct"/>
          </w:tcPr>
          <w:p w14:paraId="2FD410AC" w14:textId="4DF98B10" w:rsidR="00657AA6" w:rsidRPr="00CE0958" w:rsidRDefault="00657AA6" w:rsidP="00657AA6">
            <w:pPr>
              <w:pStyle w:val="Compact"/>
              <w:spacing w:before="0" w:after="0" w:line="360" w:lineRule="auto"/>
              <w:jc w:val="both"/>
            </w:pPr>
            <w:r>
              <w:t>0.204</w:t>
            </w:r>
          </w:p>
        </w:tc>
        <w:tc>
          <w:tcPr>
            <w:tcW w:w="596" w:type="pct"/>
            <w:tcBorders>
              <w:right w:val="single" w:sz="4" w:space="0" w:color="auto"/>
            </w:tcBorders>
          </w:tcPr>
          <w:p w14:paraId="75907604" w14:textId="06925211" w:rsidR="00657AA6" w:rsidRPr="00CE0958" w:rsidRDefault="00657AA6" w:rsidP="00657AA6">
            <w:pPr>
              <w:pStyle w:val="Compact"/>
              <w:spacing w:before="0" w:after="0" w:line="360" w:lineRule="auto"/>
              <w:jc w:val="both"/>
            </w:pPr>
            <w:r>
              <w:t>0.201</w:t>
            </w:r>
          </w:p>
        </w:tc>
        <w:tc>
          <w:tcPr>
            <w:tcW w:w="636" w:type="pct"/>
            <w:tcBorders>
              <w:left w:val="single" w:sz="4" w:space="0" w:color="auto"/>
            </w:tcBorders>
          </w:tcPr>
          <w:p w14:paraId="420C67FF" w14:textId="47CD6FBF" w:rsidR="00657AA6" w:rsidRPr="00CE0958" w:rsidRDefault="00657AA6" w:rsidP="00657AA6">
            <w:pPr>
              <w:pStyle w:val="Compact"/>
              <w:spacing w:before="0" w:after="0" w:line="360" w:lineRule="auto"/>
              <w:jc w:val="both"/>
            </w:pPr>
            <w:r>
              <w:t>0.250</w:t>
            </w:r>
          </w:p>
        </w:tc>
        <w:tc>
          <w:tcPr>
            <w:tcW w:w="489" w:type="pct"/>
          </w:tcPr>
          <w:p w14:paraId="70FE74E1" w14:textId="734885DC" w:rsidR="00657AA6" w:rsidRPr="00CE0958" w:rsidRDefault="00657AA6" w:rsidP="00657AA6">
            <w:pPr>
              <w:spacing w:after="0" w:line="360" w:lineRule="auto"/>
              <w:jc w:val="both"/>
            </w:pPr>
            <w:r w:rsidRPr="007565E3">
              <w:t>0</w:t>
            </w:r>
            <w:r>
              <w:t>.</w:t>
            </w:r>
            <w:r w:rsidRPr="007565E3">
              <w:t>236</w:t>
            </w:r>
          </w:p>
        </w:tc>
        <w:tc>
          <w:tcPr>
            <w:tcW w:w="596" w:type="pct"/>
          </w:tcPr>
          <w:p w14:paraId="6CD6D45F" w14:textId="605CB86C" w:rsidR="00657AA6" w:rsidRPr="00CE0958" w:rsidRDefault="00657AA6" w:rsidP="00657AA6">
            <w:pPr>
              <w:spacing w:after="0" w:line="360" w:lineRule="auto"/>
              <w:jc w:val="both"/>
            </w:pPr>
            <w:r>
              <w:t>0.253</w:t>
            </w:r>
          </w:p>
        </w:tc>
      </w:tr>
      <w:tr w:rsidR="00CE0958" w:rsidRPr="00CE0958" w14:paraId="02D9E7B9" w14:textId="77777777" w:rsidTr="009566B3">
        <w:trPr>
          <w:jc w:val="center"/>
        </w:trPr>
        <w:tc>
          <w:tcPr>
            <w:tcW w:w="721" w:type="pct"/>
          </w:tcPr>
          <w:p w14:paraId="36F522F5" w14:textId="77777777" w:rsidR="00CE0958" w:rsidRPr="00CE0958" w:rsidRDefault="00CE0958" w:rsidP="009566B3">
            <w:pPr>
              <w:pStyle w:val="Compact"/>
              <w:spacing w:before="0" w:after="0" w:line="360" w:lineRule="auto"/>
              <w:jc w:val="both"/>
            </w:pPr>
            <w:r w:rsidRPr="00CE0958">
              <w:t>Co-2020</w:t>
            </w:r>
          </w:p>
        </w:tc>
        <w:tc>
          <w:tcPr>
            <w:tcW w:w="837" w:type="pct"/>
            <w:tcBorders>
              <w:right w:val="single" w:sz="4" w:space="0" w:color="auto"/>
            </w:tcBorders>
          </w:tcPr>
          <w:p w14:paraId="754ADE7A" w14:textId="77777777" w:rsidR="00CE0958" w:rsidRPr="00CE0958" w:rsidRDefault="00CE0958" w:rsidP="009566B3">
            <w:pPr>
              <w:pStyle w:val="Compact"/>
              <w:spacing w:before="0" w:after="0" w:line="360" w:lineRule="auto"/>
              <w:jc w:val="both"/>
            </w:pPr>
            <w:r w:rsidRPr="00CE0958">
              <w:t>Co-2019</w:t>
            </w:r>
          </w:p>
        </w:tc>
        <w:tc>
          <w:tcPr>
            <w:tcW w:w="636" w:type="pct"/>
            <w:tcBorders>
              <w:left w:val="single" w:sz="4" w:space="0" w:color="auto"/>
            </w:tcBorders>
          </w:tcPr>
          <w:p w14:paraId="5445E77A" w14:textId="6CC2691E" w:rsidR="00CE0958" w:rsidRPr="00CE0958" w:rsidRDefault="00A90307" w:rsidP="009566B3">
            <w:pPr>
              <w:pStyle w:val="Compact"/>
              <w:spacing w:before="0" w:after="0" w:line="360" w:lineRule="auto"/>
              <w:jc w:val="both"/>
            </w:pPr>
            <w:r>
              <w:t>0.479</w:t>
            </w:r>
          </w:p>
        </w:tc>
        <w:tc>
          <w:tcPr>
            <w:tcW w:w="489" w:type="pct"/>
          </w:tcPr>
          <w:p w14:paraId="18CE2896" w14:textId="52E932B3" w:rsidR="00CE0958" w:rsidRPr="00CE0958" w:rsidRDefault="00176173" w:rsidP="009566B3">
            <w:pPr>
              <w:pStyle w:val="Compact"/>
              <w:spacing w:before="0" w:after="0" w:line="360" w:lineRule="auto"/>
              <w:jc w:val="both"/>
            </w:pPr>
            <w:r>
              <w:t>0.435</w:t>
            </w:r>
          </w:p>
        </w:tc>
        <w:tc>
          <w:tcPr>
            <w:tcW w:w="596" w:type="pct"/>
            <w:tcBorders>
              <w:right w:val="single" w:sz="4" w:space="0" w:color="auto"/>
            </w:tcBorders>
          </w:tcPr>
          <w:p w14:paraId="37F7C03C" w14:textId="7CC181A0" w:rsidR="00CE0958" w:rsidRPr="00CE0958" w:rsidRDefault="00A62CA8" w:rsidP="009566B3">
            <w:pPr>
              <w:pStyle w:val="Compact"/>
              <w:spacing w:before="0" w:after="0" w:line="360" w:lineRule="auto"/>
              <w:jc w:val="both"/>
            </w:pPr>
            <w:r>
              <w:t>0.510</w:t>
            </w:r>
          </w:p>
        </w:tc>
        <w:tc>
          <w:tcPr>
            <w:tcW w:w="636" w:type="pct"/>
            <w:tcBorders>
              <w:left w:val="single" w:sz="4" w:space="0" w:color="auto"/>
            </w:tcBorders>
          </w:tcPr>
          <w:p w14:paraId="36968B0D" w14:textId="0E43714E" w:rsidR="00CE0958" w:rsidRPr="00CE0958" w:rsidRDefault="002E5C8A" w:rsidP="009566B3">
            <w:pPr>
              <w:pStyle w:val="Compact"/>
              <w:spacing w:before="0" w:after="0" w:line="360" w:lineRule="auto"/>
              <w:jc w:val="both"/>
            </w:pPr>
            <w:r>
              <w:t>0.557</w:t>
            </w:r>
          </w:p>
        </w:tc>
        <w:tc>
          <w:tcPr>
            <w:tcW w:w="489" w:type="pct"/>
          </w:tcPr>
          <w:p w14:paraId="48612F9D" w14:textId="797FB64D" w:rsidR="00CE0958" w:rsidRPr="00CE0958" w:rsidRDefault="002E5C8A" w:rsidP="009566B3">
            <w:pPr>
              <w:spacing w:after="0" w:line="360" w:lineRule="auto"/>
              <w:jc w:val="both"/>
            </w:pPr>
            <w:r>
              <w:t>0.502</w:t>
            </w:r>
          </w:p>
        </w:tc>
        <w:tc>
          <w:tcPr>
            <w:tcW w:w="596" w:type="pct"/>
          </w:tcPr>
          <w:p w14:paraId="536C7539" w14:textId="70C1EF97" w:rsidR="00CE0958" w:rsidRPr="00CE0958" w:rsidRDefault="002E5C8A" w:rsidP="009566B3">
            <w:pPr>
              <w:spacing w:after="0" w:line="360" w:lineRule="auto"/>
              <w:jc w:val="both"/>
            </w:pPr>
            <w:r>
              <w:t>0.593</w:t>
            </w:r>
          </w:p>
        </w:tc>
      </w:tr>
    </w:tbl>
    <w:p w14:paraId="075B4D38" w14:textId="02D974E0" w:rsidR="00A7740E" w:rsidRDefault="00CE0958" w:rsidP="00CE0958">
      <w:pPr>
        <w:pStyle w:val="TableCaption"/>
        <w:spacing w:before="120" w:line="360" w:lineRule="auto"/>
        <w:jc w:val="both"/>
      </w:pPr>
      <w:proofErr w:type="spellStart"/>
      <w:r>
        <w:rPr>
          <w:vertAlign w:val="superscript"/>
        </w:rPr>
        <w:lastRenderedPageBreak/>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5C807B18" w14:textId="77777777" w:rsidR="00692381" w:rsidRDefault="00692381" w:rsidP="00430AF2">
      <w:pPr>
        <w:pStyle w:val="BodyText"/>
        <w:spacing w:before="120" w:after="120" w:line="360" w:lineRule="auto"/>
        <w:jc w:val="both"/>
        <w:rPr>
          <w:b/>
          <w:bCs/>
        </w:rPr>
      </w:pPr>
    </w:p>
    <w:p w14:paraId="1BB5AC60" w14:textId="4DF0CE6E" w:rsidR="00A7740E" w:rsidRDefault="007F1370" w:rsidP="00430AF2">
      <w:pPr>
        <w:pStyle w:val="BodyText"/>
        <w:spacing w:before="120" w:after="120" w:line="360" w:lineRule="auto"/>
        <w:jc w:val="both"/>
      </w:pPr>
      <w:r>
        <w:rPr>
          <w:b/>
          <w:bCs/>
        </w:rPr>
        <w:t>Table 6</w:t>
      </w:r>
      <w:r>
        <w:t xml:space="preserve">. </w:t>
      </w:r>
      <w:r w:rsidR="002E5C8A">
        <w:t>Predictive abilities and predictive accuracies fitting the GBLUP model with the e</w:t>
      </w:r>
      <w:r w:rsidR="00164CA0">
        <w:t xml:space="preserve">ffect of the Marker x Environment interaction </w:t>
      </w:r>
      <w:r w:rsidR="002E5C8A">
        <w:t>as covariate</w:t>
      </w:r>
      <w:r w:rsidR="00164CA0">
        <w:t xml:space="preserve"> </w:t>
      </w:r>
      <w:r w:rsidR="002E5C8A">
        <w:t>in</w:t>
      </w:r>
      <w:r w:rsidR="00164CA0">
        <w:t xml:space="preserve"> two Cross-Validation strategies.</w:t>
      </w:r>
    </w:p>
    <w:tbl>
      <w:tblPr>
        <w:tblStyle w:val="Table"/>
        <w:tblW w:w="3728" w:type="pct"/>
        <w:jc w:val="center"/>
        <w:tblLook w:val="0020" w:firstRow="1" w:lastRow="0" w:firstColumn="0" w:lastColumn="0" w:noHBand="0" w:noVBand="0"/>
      </w:tblPr>
      <w:tblGrid>
        <w:gridCol w:w="1470"/>
        <w:gridCol w:w="1705"/>
        <w:gridCol w:w="997"/>
        <w:gridCol w:w="1215"/>
        <w:gridCol w:w="997"/>
        <w:gridCol w:w="1212"/>
      </w:tblGrid>
      <w:tr w:rsidR="00164CA0" w:rsidRPr="00CE0958" w14:paraId="1FF0A271" w14:textId="77777777" w:rsidTr="00164CA0">
        <w:trPr>
          <w:cnfStyle w:val="100000000000" w:firstRow="1" w:lastRow="0" w:firstColumn="0" w:lastColumn="0" w:oddVBand="0" w:evenVBand="0" w:oddHBand="0" w:evenHBand="0" w:firstRowFirstColumn="0" w:firstRowLastColumn="0" w:lastRowFirstColumn="0" w:lastRowLastColumn="0"/>
          <w:jc w:val="center"/>
        </w:trPr>
        <w:tc>
          <w:tcPr>
            <w:tcW w:w="968" w:type="pct"/>
            <w:vMerge w:val="restart"/>
          </w:tcPr>
          <w:p w14:paraId="4BE53726" w14:textId="77777777" w:rsidR="00164CA0" w:rsidRPr="00CE0958" w:rsidRDefault="00164CA0" w:rsidP="00164CA0">
            <w:pPr>
              <w:pStyle w:val="Compact"/>
              <w:spacing w:before="0" w:after="0"/>
              <w:jc w:val="center"/>
              <w:rPr>
                <w:b/>
                <w:bCs/>
              </w:rPr>
            </w:pPr>
            <w:r w:rsidRPr="00CE0958">
              <w:rPr>
                <w:b/>
                <w:bCs/>
              </w:rPr>
              <w:t xml:space="preserve">Training </w:t>
            </w:r>
          </w:p>
          <w:p w14:paraId="151C3383" w14:textId="33819076" w:rsidR="00164CA0" w:rsidRPr="00CE0958" w:rsidRDefault="00164CA0" w:rsidP="00164CA0">
            <w:pPr>
              <w:pStyle w:val="Compact"/>
              <w:spacing w:before="0" w:after="0" w:line="360" w:lineRule="auto"/>
              <w:jc w:val="center"/>
              <w:rPr>
                <w:b/>
                <w:bCs/>
              </w:rPr>
            </w:pPr>
            <w:r w:rsidRPr="00CE0958">
              <w:rPr>
                <w:b/>
                <w:bCs/>
              </w:rPr>
              <w:t>set</w:t>
            </w:r>
          </w:p>
        </w:tc>
        <w:tc>
          <w:tcPr>
            <w:tcW w:w="1122" w:type="pct"/>
            <w:vMerge w:val="restart"/>
          </w:tcPr>
          <w:p w14:paraId="1122CB2D" w14:textId="77777777" w:rsidR="00164CA0" w:rsidRPr="00CE0958" w:rsidRDefault="00164CA0" w:rsidP="00164CA0">
            <w:pPr>
              <w:pStyle w:val="Compact"/>
              <w:spacing w:before="0" w:after="0"/>
              <w:jc w:val="center"/>
              <w:rPr>
                <w:b/>
                <w:bCs/>
              </w:rPr>
            </w:pPr>
            <w:r w:rsidRPr="00CE0958">
              <w:rPr>
                <w:b/>
                <w:bCs/>
              </w:rPr>
              <w:t xml:space="preserve">Validation </w:t>
            </w:r>
          </w:p>
          <w:p w14:paraId="75F0E547" w14:textId="7ED92E7F" w:rsidR="00164CA0" w:rsidRPr="00CE0958" w:rsidRDefault="00164CA0" w:rsidP="00164CA0">
            <w:pPr>
              <w:pStyle w:val="Compact"/>
              <w:spacing w:before="0" w:after="0" w:line="360" w:lineRule="auto"/>
              <w:jc w:val="center"/>
              <w:rPr>
                <w:b/>
                <w:bCs/>
              </w:rPr>
            </w:pPr>
            <w:r w:rsidRPr="00CE0958">
              <w:rPr>
                <w:b/>
                <w:bCs/>
              </w:rPr>
              <w:t>set</w:t>
            </w:r>
          </w:p>
        </w:tc>
        <w:tc>
          <w:tcPr>
            <w:tcW w:w="1456" w:type="pct"/>
            <w:gridSpan w:val="2"/>
            <w:tcBorders>
              <w:bottom w:val="single" w:sz="4" w:space="0" w:color="auto"/>
            </w:tcBorders>
          </w:tcPr>
          <w:p w14:paraId="43EDC3D9" w14:textId="5B029B5F" w:rsidR="00164CA0" w:rsidRDefault="00164CA0" w:rsidP="00164CA0">
            <w:pPr>
              <w:pStyle w:val="Compact"/>
              <w:spacing w:before="0" w:after="0" w:line="276" w:lineRule="auto"/>
              <w:jc w:val="both"/>
              <w:rPr>
                <w:b/>
                <w:bCs/>
              </w:rPr>
            </w:pPr>
            <w:r w:rsidRPr="00CE0958">
              <w:rPr>
                <w:b/>
                <w:bCs/>
              </w:rPr>
              <w:t>P. ability</w:t>
            </w:r>
          </w:p>
        </w:tc>
        <w:tc>
          <w:tcPr>
            <w:tcW w:w="1454" w:type="pct"/>
            <w:gridSpan w:val="2"/>
            <w:tcBorders>
              <w:bottom w:val="single" w:sz="4" w:space="0" w:color="auto"/>
            </w:tcBorders>
          </w:tcPr>
          <w:p w14:paraId="12B0B3DB" w14:textId="0E0F6E1F" w:rsidR="00164CA0" w:rsidRDefault="00164CA0" w:rsidP="00164CA0">
            <w:pPr>
              <w:pStyle w:val="Compact"/>
              <w:spacing w:before="0" w:after="0" w:line="276" w:lineRule="auto"/>
              <w:jc w:val="both"/>
              <w:rPr>
                <w:b/>
                <w:bCs/>
              </w:rPr>
            </w:pPr>
            <w:r w:rsidRPr="00CE0958">
              <w:rPr>
                <w:b/>
                <w:bCs/>
              </w:rPr>
              <w:t>P. accuracy</w:t>
            </w:r>
          </w:p>
        </w:tc>
      </w:tr>
      <w:tr w:rsidR="00164CA0" w:rsidRPr="00CE0958" w14:paraId="7021EB0B" w14:textId="77777777" w:rsidTr="00164CA0">
        <w:trPr>
          <w:jc w:val="center"/>
        </w:trPr>
        <w:tc>
          <w:tcPr>
            <w:tcW w:w="968" w:type="pct"/>
            <w:vMerge/>
            <w:tcBorders>
              <w:bottom w:val="single" w:sz="4" w:space="0" w:color="auto"/>
            </w:tcBorders>
          </w:tcPr>
          <w:p w14:paraId="6F0AD2B2" w14:textId="1E5F5FA6" w:rsidR="00164CA0" w:rsidRPr="00CE0958" w:rsidRDefault="00164CA0" w:rsidP="00164CA0">
            <w:pPr>
              <w:pStyle w:val="Compact"/>
              <w:spacing w:before="0" w:after="0" w:line="360" w:lineRule="auto"/>
              <w:jc w:val="center"/>
              <w:rPr>
                <w:b/>
                <w:bCs/>
              </w:rPr>
            </w:pPr>
          </w:p>
        </w:tc>
        <w:tc>
          <w:tcPr>
            <w:tcW w:w="1122" w:type="pct"/>
            <w:vMerge/>
            <w:tcBorders>
              <w:bottom w:val="single" w:sz="4" w:space="0" w:color="auto"/>
            </w:tcBorders>
          </w:tcPr>
          <w:p w14:paraId="0D41E257" w14:textId="55D2C029" w:rsidR="00164CA0" w:rsidRPr="00CE0958" w:rsidRDefault="00164CA0" w:rsidP="00164CA0">
            <w:pPr>
              <w:pStyle w:val="Compact"/>
              <w:spacing w:before="0" w:after="0" w:line="360" w:lineRule="auto"/>
              <w:jc w:val="center"/>
              <w:rPr>
                <w:b/>
                <w:bCs/>
              </w:rPr>
            </w:pPr>
          </w:p>
        </w:tc>
        <w:tc>
          <w:tcPr>
            <w:tcW w:w="656" w:type="pct"/>
            <w:tcBorders>
              <w:bottom w:val="single" w:sz="4" w:space="0" w:color="auto"/>
            </w:tcBorders>
          </w:tcPr>
          <w:p w14:paraId="7028D101" w14:textId="7F4007CB" w:rsidR="00164CA0" w:rsidRPr="00CE0958" w:rsidRDefault="00164CA0" w:rsidP="00164CA0">
            <w:pPr>
              <w:pStyle w:val="Compact"/>
              <w:spacing w:before="0" w:after="0" w:line="276" w:lineRule="auto"/>
              <w:jc w:val="both"/>
              <w:rPr>
                <w:b/>
                <w:bCs/>
              </w:rPr>
            </w:pPr>
            <w:r>
              <w:rPr>
                <w:b/>
                <w:bCs/>
              </w:rPr>
              <w:t>CV1</w:t>
            </w:r>
          </w:p>
        </w:tc>
        <w:tc>
          <w:tcPr>
            <w:tcW w:w="800" w:type="pct"/>
            <w:tcBorders>
              <w:bottom w:val="single" w:sz="4" w:space="0" w:color="auto"/>
            </w:tcBorders>
          </w:tcPr>
          <w:p w14:paraId="68E71044" w14:textId="66B7B189" w:rsidR="00164CA0" w:rsidRPr="00CE0958" w:rsidRDefault="00164CA0" w:rsidP="00164CA0">
            <w:pPr>
              <w:pStyle w:val="Compact"/>
              <w:spacing w:before="0" w:after="0" w:line="276" w:lineRule="auto"/>
              <w:jc w:val="both"/>
              <w:rPr>
                <w:b/>
                <w:bCs/>
              </w:rPr>
            </w:pPr>
            <w:r>
              <w:rPr>
                <w:b/>
                <w:bCs/>
              </w:rPr>
              <w:t>CV2</w:t>
            </w:r>
          </w:p>
        </w:tc>
        <w:tc>
          <w:tcPr>
            <w:tcW w:w="656" w:type="pct"/>
            <w:tcBorders>
              <w:bottom w:val="single" w:sz="4" w:space="0" w:color="auto"/>
            </w:tcBorders>
          </w:tcPr>
          <w:p w14:paraId="46CCA367" w14:textId="053B5CAE" w:rsidR="00164CA0" w:rsidRPr="00CE0958" w:rsidRDefault="00164CA0" w:rsidP="00164CA0">
            <w:pPr>
              <w:pStyle w:val="Compact"/>
              <w:spacing w:before="0" w:after="0" w:line="276" w:lineRule="auto"/>
              <w:jc w:val="both"/>
              <w:rPr>
                <w:b/>
                <w:bCs/>
              </w:rPr>
            </w:pPr>
            <w:r>
              <w:rPr>
                <w:b/>
                <w:bCs/>
              </w:rPr>
              <w:t>CV1</w:t>
            </w:r>
          </w:p>
        </w:tc>
        <w:tc>
          <w:tcPr>
            <w:tcW w:w="798" w:type="pct"/>
            <w:tcBorders>
              <w:bottom w:val="single" w:sz="4" w:space="0" w:color="auto"/>
            </w:tcBorders>
          </w:tcPr>
          <w:p w14:paraId="33A58667" w14:textId="4DB7E9A2" w:rsidR="00164CA0" w:rsidRPr="00CE0958" w:rsidRDefault="00164CA0" w:rsidP="00164CA0">
            <w:pPr>
              <w:pStyle w:val="Compact"/>
              <w:spacing w:before="0" w:after="0" w:line="276" w:lineRule="auto"/>
              <w:jc w:val="both"/>
              <w:rPr>
                <w:b/>
                <w:bCs/>
              </w:rPr>
            </w:pPr>
            <w:r>
              <w:rPr>
                <w:b/>
                <w:bCs/>
              </w:rPr>
              <w:t>CV2</w:t>
            </w:r>
          </w:p>
        </w:tc>
      </w:tr>
      <w:tr w:rsidR="00164CA0" w:rsidRPr="00CE0958" w14:paraId="491952A9" w14:textId="77777777" w:rsidTr="00164CA0">
        <w:trPr>
          <w:jc w:val="center"/>
        </w:trPr>
        <w:tc>
          <w:tcPr>
            <w:tcW w:w="968" w:type="pct"/>
            <w:tcBorders>
              <w:top w:val="single" w:sz="4" w:space="0" w:color="auto"/>
            </w:tcBorders>
          </w:tcPr>
          <w:p w14:paraId="6042E5BA" w14:textId="77777777" w:rsidR="00164CA0" w:rsidRPr="00CE0958" w:rsidRDefault="00164CA0" w:rsidP="009566B3">
            <w:pPr>
              <w:pStyle w:val="Compact"/>
              <w:spacing w:before="0" w:after="0" w:line="360" w:lineRule="auto"/>
              <w:jc w:val="both"/>
            </w:pPr>
            <w:r w:rsidRPr="00CE0958">
              <w:t>DS</w:t>
            </w:r>
          </w:p>
        </w:tc>
        <w:tc>
          <w:tcPr>
            <w:tcW w:w="1122" w:type="pct"/>
            <w:tcBorders>
              <w:top w:val="single" w:sz="4" w:space="0" w:color="auto"/>
              <w:right w:val="single" w:sz="4" w:space="0" w:color="auto"/>
            </w:tcBorders>
          </w:tcPr>
          <w:p w14:paraId="0173FD98" w14:textId="77777777" w:rsidR="00164CA0" w:rsidRPr="00CE0958" w:rsidRDefault="00164CA0" w:rsidP="009566B3">
            <w:pPr>
              <w:pStyle w:val="Compact"/>
              <w:spacing w:before="0" w:after="0" w:line="360" w:lineRule="auto"/>
              <w:jc w:val="both"/>
            </w:pPr>
            <w:r w:rsidRPr="00CE0958">
              <w:t>MegaENV</w:t>
            </w:r>
          </w:p>
        </w:tc>
        <w:tc>
          <w:tcPr>
            <w:tcW w:w="656" w:type="pct"/>
            <w:tcBorders>
              <w:top w:val="single" w:sz="4" w:space="0" w:color="auto"/>
            </w:tcBorders>
          </w:tcPr>
          <w:p w14:paraId="45A80253" w14:textId="610250E7" w:rsidR="00164CA0" w:rsidRPr="00CE0958" w:rsidRDefault="00164CA0" w:rsidP="009566B3">
            <w:pPr>
              <w:pStyle w:val="Compact"/>
              <w:spacing w:before="0" w:after="0" w:line="360" w:lineRule="auto"/>
              <w:jc w:val="both"/>
            </w:pPr>
            <w:r>
              <w:t>0.457</w:t>
            </w:r>
          </w:p>
        </w:tc>
        <w:tc>
          <w:tcPr>
            <w:tcW w:w="800" w:type="pct"/>
            <w:tcBorders>
              <w:top w:val="single" w:sz="4" w:space="0" w:color="auto"/>
              <w:right w:val="single" w:sz="4" w:space="0" w:color="auto"/>
            </w:tcBorders>
          </w:tcPr>
          <w:p w14:paraId="596E1706" w14:textId="5BD7B4DD" w:rsidR="00164CA0" w:rsidRPr="00CE0958" w:rsidRDefault="00F6193F" w:rsidP="009566B3">
            <w:pPr>
              <w:pStyle w:val="Compact"/>
              <w:spacing w:before="0" w:after="0" w:line="360" w:lineRule="auto"/>
              <w:jc w:val="both"/>
            </w:pPr>
            <w:r>
              <w:t>0.443</w:t>
            </w:r>
          </w:p>
        </w:tc>
        <w:tc>
          <w:tcPr>
            <w:tcW w:w="656" w:type="pct"/>
            <w:tcBorders>
              <w:top w:val="single" w:sz="4" w:space="0" w:color="auto"/>
            </w:tcBorders>
          </w:tcPr>
          <w:p w14:paraId="20874589" w14:textId="2642A33B" w:rsidR="00164CA0" w:rsidRPr="00CE0958" w:rsidRDefault="002E5C8A" w:rsidP="009566B3">
            <w:pPr>
              <w:spacing w:after="0" w:line="360" w:lineRule="auto"/>
              <w:jc w:val="both"/>
            </w:pPr>
            <w:r>
              <w:t>0.528</w:t>
            </w:r>
          </w:p>
        </w:tc>
        <w:tc>
          <w:tcPr>
            <w:tcW w:w="798" w:type="pct"/>
            <w:tcBorders>
              <w:top w:val="single" w:sz="4" w:space="0" w:color="auto"/>
            </w:tcBorders>
          </w:tcPr>
          <w:p w14:paraId="00835325" w14:textId="1ED1982A" w:rsidR="00164CA0" w:rsidRPr="00CE0958" w:rsidRDefault="002E5C8A" w:rsidP="009566B3">
            <w:pPr>
              <w:spacing w:after="0" w:line="360" w:lineRule="auto"/>
              <w:jc w:val="both"/>
            </w:pPr>
            <w:r>
              <w:t>0.511</w:t>
            </w:r>
          </w:p>
        </w:tc>
      </w:tr>
      <w:tr w:rsidR="00164CA0" w:rsidRPr="00CE0958" w14:paraId="5841BCE7" w14:textId="77777777" w:rsidTr="00164CA0">
        <w:trPr>
          <w:jc w:val="center"/>
        </w:trPr>
        <w:tc>
          <w:tcPr>
            <w:tcW w:w="968" w:type="pct"/>
          </w:tcPr>
          <w:p w14:paraId="6B84FB47" w14:textId="77777777" w:rsidR="00164CA0" w:rsidRPr="00CE0958" w:rsidRDefault="00164CA0" w:rsidP="009566B3">
            <w:pPr>
              <w:pStyle w:val="Compact"/>
              <w:spacing w:before="0" w:after="0" w:line="360" w:lineRule="auto"/>
              <w:jc w:val="both"/>
            </w:pPr>
            <w:r w:rsidRPr="00CE0958">
              <w:t>Index</w:t>
            </w:r>
          </w:p>
        </w:tc>
        <w:tc>
          <w:tcPr>
            <w:tcW w:w="1122" w:type="pct"/>
            <w:tcBorders>
              <w:right w:val="single" w:sz="4" w:space="0" w:color="auto"/>
            </w:tcBorders>
          </w:tcPr>
          <w:p w14:paraId="67A8CEF2" w14:textId="77777777" w:rsidR="00164CA0" w:rsidRPr="00CE0958" w:rsidRDefault="00164CA0" w:rsidP="009566B3">
            <w:pPr>
              <w:pStyle w:val="Compact"/>
              <w:spacing w:before="0" w:after="0" w:line="360" w:lineRule="auto"/>
              <w:jc w:val="both"/>
            </w:pPr>
            <w:r w:rsidRPr="00CE0958">
              <w:t>MegaENV</w:t>
            </w:r>
          </w:p>
        </w:tc>
        <w:tc>
          <w:tcPr>
            <w:tcW w:w="656" w:type="pct"/>
          </w:tcPr>
          <w:p w14:paraId="019203DE" w14:textId="2F75206E" w:rsidR="00164CA0" w:rsidRPr="00CE0958" w:rsidRDefault="00AC463F" w:rsidP="009566B3">
            <w:pPr>
              <w:pStyle w:val="Compact"/>
              <w:spacing w:before="0" w:after="0" w:line="360" w:lineRule="auto"/>
              <w:jc w:val="both"/>
            </w:pPr>
            <w:r>
              <w:t>0.500</w:t>
            </w:r>
          </w:p>
        </w:tc>
        <w:tc>
          <w:tcPr>
            <w:tcW w:w="800" w:type="pct"/>
            <w:tcBorders>
              <w:right w:val="single" w:sz="4" w:space="0" w:color="auto"/>
            </w:tcBorders>
          </w:tcPr>
          <w:p w14:paraId="59AB1185" w14:textId="03913700" w:rsidR="00164CA0" w:rsidRPr="00CE0958" w:rsidRDefault="00596DDD" w:rsidP="009566B3">
            <w:pPr>
              <w:pStyle w:val="Compact"/>
              <w:spacing w:before="0" w:after="0" w:line="360" w:lineRule="auto"/>
              <w:jc w:val="both"/>
            </w:pPr>
            <w:r>
              <w:t>0.465</w:t>
            </w:r>
          </w:p>
        </w:tc>
        <w:tc>
          <w:tcPr>
            <w:tcW w:w="656" w:type="pct"/>
          </w:tcPr>
          <w:p w14:paraId="38FB54F7" w14:textId="00332920" w:rsidR="00164CA0" w:rsidRPr="00CE0958" w:rsidRDefault="002E5C8A" w:rsidP="009566B3">
            <w:pPr>
              <w:spacing w:after="0" w:line="360" w:lineRule="auto"/>
              <w:jc w:val="both"/>
            </w:pPr>
            <w:r>
              <w:t>0.578</w:t>
            </w:r>
          </w:p>
        </w:tc>
        <w:tc>
          <w:tcPr>
            <w:tcW w:w="798" w:type="pct"/>
          </w:tcPr>
          <w:p w14:paraId="1CF759EE" w14:textId="2C5443C8" w:rsidR="00164CA0" w:rsidRPr="00CE0958" w:rsidRDefault="002E5C8A" w:rsidP="009566B3">
            <w:pPr>
              <w:spacing w:after="0" w:line="360" w:lineRule="auto"/>
              <w:jc w:val="both"/>
            </w:pPr>
            <w:r>
              <w:t>0.537</w:t>
            </w:r>
          </w:p>
        </w:tc>
      </w:tr>
      <w:tr w:rsidR="00164CA0" w:rsidRPr="00CE0958" w14:paraId="341BEF67" w14:textId="77777777" w:rsidTr="00164CA0">
        <w:trPr>
          <w:jc w:val="center"/>
        </w:trPr>
        <w:tc>
          <w:tcPr>
            <w:tcW w:w="968" w:type="pct"/>
          </w:tcPr>
          <w:p w14:paraId="6CF8C1A8"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1E2A3EC6" w14:textId="77777777" w:rsidR="00164CA0" w:rsidRPr="00CE0958" w:rsidRDefault="00164CA0" w:rsidP="009566B3">
            <w:pPr>
              <w:pStyle w:val="Compact"/>
              <w:spacing w:before="0" w:after="0" w:line="360" w:lineRule="auto"/>
              <w:jc w:val="both"/>
            </w:pPr>
            <w:r w:rsidRPr="00CE0958">
              <w:t>Co-2019</w:t>
            </w:r>
          </w:p>
        </w:tc>
        <w:tc>
          <w:tcPr>
            <w:tcW w:w="656" w:type="pct"/>
          </w:tcPr>
          <w:p w14:paraId="648B9874" w14:textId="3857D9B5" w:rsidR="00164CA0" w:rsidRPr="00CE0958" w:rsidRDefault="00D16BB7" w:rsidP="009566B3">
            <w:pPr>
              <w:pStyle w:val="Compact"/>
              <w:spacing w:before="0" w:after="0" w:line="360" w:lineRule="auto"/>
              <w:jc w:val="both"/>
            </w:pPr>
            <w:r>
              <w:t>0.592</w:t>
            </w:r>
          </w:p>
        </w:tc>
        <w:tc>
          <w:tcPr>
            <w:tcW w:w="800" w:type="pct"/>
            <w:tcBorders>
              <w:right w:val="single" w:sz="4" w:space="0" w:color="auto"/>
            </w:tcBorders>
          </w:tcPr>
          <w:p w14:paraId="5A647387" w14:textId="7B6D8393" w:rsidR="00164CA0" w:rsidRPr="00CE0958" w:rsidRDefault="00053762" w:rsidP="009566B3">
            <w:pPr>
              <w:pStyle w:val="Compact"/>
              <w:spacing w:before="0" w:after="0" w:line="360" w:lineRule="auto"/>
              <w:jc w:val="both"/>
            </w:pPr>
            <w:r>
              <w:t>0.536</w:t>
            </w:r>
          </w:p>
        </w:tc>
        <w:tc>
          <w:tcPr>
            <w:tcW w:w="656" w:type="pct"/>
          </w:tcPr>
          <w:p w14:paraId="51F2709A" w14:textId="5667124D" w:rsidR="00164CA0" w:rsidRPr="00CE0958" w:rsidRDefault="002E5C8A" w:rsidP="009566B3">
            <w:pPr>
              <w:spacing w:after="0" w:line="360" w:lineRule="auto"/>
              <w:jc w:val="both"/>
            </w:pPr>
            <w:r>
              <w:t>0.688</w:t>
            </w:r>
          </w:p>
        </w:tc>
        <w:tc>
          <w:tcPr>
            <w:tcW w:w="798" w:type="pct"/>
          </w:tcPr>
          <w:p w14:paraId="5CD6B649" w14:textId="374A712E" w:rsidR="00164CA0" w:rsidRPr="00CE0958" w:rsidRDefault="002E5C8A" w:rsidP="009566B3">
            <w:pPr>
              <w:spacing w:after="0" w:line="360" w:lineRule="auto"/>
              <w:jc w:val="both"/>
            </w:pPr>
            <w:r>
              <w:t>0.623</w:t>
            </w:r>
          </w:p>
        </w:tc>
      </w:tr>
      <w:tr w:rsidR="00164CA0" w:rsidRPr="00CE0958" w14:paraId="38394044" w14:textId="77777777" w:rsidTr="00164CA0">
        <w:trPr>
          <w:jc w:val="center"/>
        </w:trPr>
        <w:tc>
          <w:tcPr>
            <w:tcW w:w="968" w:type="pct"/>
          </w:tcPr>
          <w:p w14:paraId="2EBC16F0" w14:textId="77777777" w:rsidR="00164CA0" w:rsidRPr="00CE0958" w:rsidRDefault="00164CA0" w:rsidP="009566B3">
            <w:pPr>
              <w:pStyle w:val="Compact"/>
              <w:spacing w:before="0" w:after="0" w:line="360" w:lineRule="auto"/>
              <w:jc w:val="both"/>
            </w:pPr>
            <w:r w:rsidRPr="00CE0958">
              <w:t>Co-2018</w:t>
            </w:r>
          </w:p>
        </w:tc>
        <w:tc>
          <w:tcPr>
            <w:tcW w:w="1122" w:type="pct"/>
            <w:tcBorders>
              <w:right w:val="single" w:sz="4" w:space="0" w:color="auto"/>
            </w:tcBorders>
          </w:tcPr>
          <w:p w14:paraId="00C8CAD6" w14:textId="77777777" w:rsidR="00164CA0" w:rsidRPr="00CE0958" w:rsidRDefault="00164CA0" w:rsidP="009566B3">
            <w:pPr>
              <w:pStyle w:val="Compact"/>
              <w:spacing w:before="0" w:after="0" w:line="360" w:lineRule="auto"/>
              <w:jc w:val="both"/>
            </w:pPr>
            <w:r w:rsidRPr="00CE0958">
              <w:t>Co-2020</w:t>
            </w:r>
          </w:p>
        </w:tc>
        <w:tc>
          <w:tcPr>
            <w:tcW w:w="656" w:type="pct"/>
          </w:tcPr>
          <w:p w14:paraId="2E291A7F" w14:textId="61E322C4" w:rsidR="00164CA0" w:rsidRPr="00CE0958" w:rsidRDefault="007941D1" w:rsidP="009566B3">
            <w:pPr>
              <w:pStyle w:val="Compact"/>
              <w:spacing w:before="0" w:after="0" w:line="360" w:lineRule="auto"/>
              <w:jc w:val="both"/>
            </w:pPr>
            <w:r>
              <w:t>0.343</w:t>
            </w:r>
          </w:p>
        </w:tc>
        <w:tc>
          <w:tcPr>
            <w:tcW w:w="800" w:type="pct"/>
            <w:tcBorders>
              <w:right w:val="single" w:sz="4" w:space="0" w:color="auto"/>
            </w:tcBorders>
          </w:tcPr>
          <w:p w14:paraId="79EA3EE1" w14:textId="42ACA22C" w:rsidR="00164CA0" w:rsidRPr="00CE0958" w:rsidRDefault="00AA4FFA" w:rsidP="009566B3">
            <w:pPr>
              <w:pStyle w:val="Compact"/>
              <w:spacing w:before="0" w:after="0" w:line="360" w:lineRule="auto"/>
              <w:jc w:val="both"/>
            </w:pPr>
            <w:r>
              <w:t>0.297</w:t>
            </w:r>
          </w:p>
        </w:tc>
        <w:tc>
          <w:tcPr>
            <w:tcW w:w="656" w:type="pct"/>
          </w:tcPr>
          <w:p w14:paraId="55E89E0D" w14:textId="7AD17FFB" w:rsidR="00164CA0" w:rsidRPr="00CE0958" w:rsidRDefault="002E5C8A" w:rsidP="009566B3">
            <w:pPr>
              <w:spacing w:after="0" w:line="360" w:lineRule="auto"/>
              <w:jc w:val="both"/>
            </w:pPr>
            <w:r>
              <w:t>0.383</w:t>
            </w:r>
          </w:p>
        </w:tc>
        <w:tc>
          <w:tcPr>
            <w:tcW w:w="798" w:type="pct"/>
          </w:tcPr>
          <w:p w14:paraId="58044E36" w14:textId="37C7027D" w:rsidR="00164CA0" w:rsidRPr="00CE0958" w:rsidRDefault="002E5C8A" w:rsidP="009566B3">
            <w:pPr>
              <w:spacing w:after="0" w:line="360" w:lineRule="auto"/>
              <w:jc w:val="both"/>
            </w:pPr>
            <w:r>
              <w:t>0.332</w:t>
            </w:r>
          </w:p>
        </w:tc>
      </w:tr>
      <w:tr w:rsidR="00164CA0" w:rsidRPr="00CE0958" w14:paraId="68DE033D" w14:textId="77777777" w:rsidTr="00164CA0">
        <w:trPr>
          <w:jc w:val="center"/>
        </w:trPr>
        <w:tc>
          <w:tcPr>
            <w:tcW w:w="968" w:type="pct"/>
          </w:tcPr>
          <w:p w14:paraId="07633198"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0372533D" w14:textId="77777777" w:rsidR="00164CA0" w:rsidRPr="00CE0958" w:rsidRDefault="00164CA0" w:rsidP="009566B3">
            <w:pPr>
              <w:pStyle w:val="Compact"/>
              <w:spacing w:before="0" w:after="0" w:line="360" w:lineRule="auto"/>
              <w:jc w:val="both"/>
            </w:pPr>
            <w:r w:rsidRPr="00CE0958">
              <w:t>Co-2018</w:t>
            </w:r>
          </w:p>
        </w:tc>
        <w:tc>
          <w:tcPr>
            <w:tcW w:w="656" w:type="pct"/>
          </w:tcPr>
          <w:p w14:paraId="37A6F4CB" w14:textId="3EDAEBE9" w:rsidR="00164CA0" w:rsidRPr="00CE0958" w:rsidRDefault="00F35088" w:rsidP="009566B3">
            <w:pPr>
              <w:pStyle w:val="Compact"/>
              <w:spacing w:before="0" w:after="0" w:line="360" w:lineRule="auto"/>
              <w:jc w:val="both"/>
            </w:pPr>
            <w:r>
              <w:t>0.400</w:t>
            </w:r>
          </w:p>
        </w:tc>
        <w:tc>
          <w:tcPr>
            <w:tcW w:w="800" w:type="pct"/>
            <w:tcBorders>
              <w:right w:val="single" w:sz="4" w:space="0" w:color="auto"/>
            </w:tcBorders>
          </w:tcPr>
          <w:p w14:paraId="1B09F14E" w14:textId="1AC0C67B" w:rsidR="00164CA0" w:rsidRPr="00CE0958" w:rsidRDefault="00AA4FFA" w:rsidP="009566B3">
            <w:pPr>
              <w:pStyle w:val="Compact"/>
              <w:spacing w:before="0" w:after="0" w:line="360" w:lineRule="auto"/>
              <w:jc w:val="both"/>
            </w:pPr>
            <w:r>
              <w:t>0.261</w:t>
            </w:r>
          </w:p>
        </w:tc>
        <w:tc>
          <w:tcPr>
            <w:tcW w:w="656" w:type="pct"/>
          </w:tcPr>
          <w:p w14:paraId="754F4C62" w14:textId="58FFEA2E" w:rsidR="00164CA0" w:rsidRPr="00CE0958" w:rsidRDefault="002E5C8A" w:rsidP="009566B3">
            <w:pPr>
              <w:spacing w:after="0" w:line="360" w:lineRule="auto"/>
              <w:jc w:val="both"/>
            </w:pPr>
            <w:r>
              <w:t>0.504</w:t>
            </w:r>
          </w:p>
        </w:tc>
        <w:tc>
          <w:tcPr>
            <w:tcW w:w="798" w:type="pct"/>
          </w:tcPr>
          <w:p w14:paraId="7E324069" w14:textId="4E48B4FB" w:rsidR="00164CA0" w:rsidRPr="00CE0958" w:rsidRDefault="002E5C8A" w:rsidP="009566B3">
            <w:pPr>
              <w:spacing w:after="0" w:line="360" w:lineRule="auto"/>
              <w:jc w:val="both"/>
            </w:pPr>
            <w:r>
              <w:t>0.329</w:t>
            </w:r>
          </w:p>
        </w:tc>
      </w:tr>
      <w:tr w:rsidR="00164CA0" w:rsidRPr="00CE0958" w14:paraId="55B5C21A" w14:textId="77777777" w:rsidTr="00164CA0">
        <w:trPr>
          <w:jc w:val="center"/>
        </w:trPr>
        <w:tc>
          <w:tcPr>
            <w:tcW w:w="968" w:type="pct"/>
          </w:tcPr>
          <w:p w14:paraId="282F282F" w14:textId="77777777" w:rsidR="00164CA0" w:rsidRPr="00CE0958" w:rsidRDefault="00164CA0" w:rsidP="009566B3">
            <w:pPr>
              <w:pStyle w:val="Compact"/>
              <w:spacing w:before="0" w:after="0" w:line="360" w:lineRule="auto"/>
              <w:jc w:val="both"/>
            </w:pPr>
            <w:r w:rsidRPr="00CE0958">
              <w:t>Co-2019</w:t>
            </w:r>
          </w:p>
        </w:tc>
        <w:tc>
          <w:tcPr>
            <w:tcW w:w="1122" w:type="pct"/>
            <w:tcBorders>
              <w:right w:val="single" w:sz="4" w:space="0" w:color="auto"/>
            </w:tcBorders>
          </w:tcPr>
          <w:p w14:paraId="34255191" w14:textId="77777777" w:rsidR="00164CA0" w:rsidRPr="00CE0958" w:rsidRDefault="00164CA0" w:rsidP="009566B3">
            <w:pPr>
              <w:pStyle w:val="Compact"/>
              <w:spacing w:before="0" w:after="0" w:line="360" w:lineRule="auto"/>
              <w:jc w:val="both"/>
            </w:pPr>
            <w:r w:rsidRPr="00CE0958">
              <w:t>Co-2020</w:t>
            </w:r>
          </w:p>
        </w:tc>
        <w:tc>
          <w:tcPr>
            <w:tcW w:w="656" w:type="pct"/>
          </w:tcPr>
          <w:p w14:paraId="02D0D883" w14:textId="75C44C1D" w:rsidR="00164CA0" w:rsidRPr="00CE0958" w:rsidRDefault="00F35088" w:rsidP="009566B3">
            <w:pPr>
              <w:pStyle w:val="Compact"/>
              <w:spacing w:before="0" w:after="0" w:line="360" w:lineRule="auto"/>
              <w:jc w:val="both"/>
            </w:pPr>
            <w:r>
              <w:t>0.455</w:t>
            </w:r>
          </w:p>
        </w:tc>
        <w:tc>
          <w:tcPr>
            <w:tcW w:w="800" w:type="pct"/>
            <w:tcBorders>
              <w:right w:val="single" w:sz="4" w:space="0" w:color="auto"/>
            </w:tcBorders>
          </w:tcPr>
          <w:p w14:paraId="210ED22A" w14:textId="53E75EDD" w:rsidR="00164CA0" w:rsidRPr="00CE0958" w:rsidRDefault="00AA4FFA" w:rsidP="009566B3">
            <w:pPr>
              <w:pStyle w:val="Compact"/>
              <w:spacing w:before="0" w:after="0" w:line="360" w:lineRule="auto"/>
              <w:jc w:val="both"/>
            </w:pPr>
            <w:r>
              <w:t>0.300</w:t>
            </w:r>
          </w:p>
        </w:tc>
        <w:tc>
          <w:tcPr>
            <w:tcW w:w="656" w:type="pct"/>
          </w:tcPr>
          <w:p w14:paraId="573C53CA" w14:textId="546ECACC" w:rsidR="00164CA0" w:rsidRPr="00CE0958" w:rsidRDefault="002E5C8A" w:rsidP="009566B3">
            <w:pPr>
              <w:spacing w:after="0" w:line="360" w:lineRule="auto"/>
              <w:jc w:val="both"/>
            </w:pPr>
            <w:r>
              <w:t>0.509</w:t>
            </w:r>
          </w:p>
        </w:tc>
        <w:tc>
          <w:tcPr>
            <w:tcW w:w="798" w:type="pct"/>
          </w:tcPr>
          <w:p w14:paraId="40674B04" w14:textId="10EF1E4F" w:rsidR="00164CA0" w:rsidRPr="00CE0958" w:rsidRDefault="002E5C8A" w:rsidP="009566B3">
            <w:pPr>
              <w:spacing w:after="0" w:line="360" w:lineRule="auto"/>
              <w:jc w:val="both"/>
            </w:pPr>
            <w:r>
              <w:t>0.335</w:t>
            </w:r>
          </w:p>
        </w:tc>
      </w:tr>
      <w:tr w:rsidR="00164CA0" w:rsidRPr="00CE0958" w14:paraId="0C558AB1" w14:textId="77777777" w:rsidTr="00164CA0">
        <w:trPr>
          <w:jc w:val="center"/>
        </w:trPr>
        <w:tc>
          <w:tcPr>
            <w:tcW w:w="968" w:type="pct"/>
          </w:tcPr>
          <w:p w14:paraId="38E43DA2"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271D2FB1" w14:textId="77777777" w:rsidR="00164CA0" w:rsidRPr="00CE0958" w:rsidRDefault="00164CA0" w:rsidP="009566B3">
            <w:pPr>
              <w:pStyle w:val="Compact"/>
              <w:spacing w:before="0" w:after="0" w:line="360" w:lineRule="auto"/>
              <w:jc w:val="both"/>
            </w:pPr>
            <w:r w:rsidRPr="00CE0958">
              <w:t>Co-2018</w:t>
            </w:r>
          </w:p>
        </w:tc>
        <w:tc>
          <w:tcPr>
            <w:tcW w:w="656" w:type="pct"/>
          </w:tcPr>
          <w:p w14:paraId="21D88DCA" w14:textId="42AF50D6" w:rsidR="00164CA0" w:rsidRPr="00CE0958" w:rsidRDefault="00F35088" w:rsidP="009566B3">
            <w:pPr>
              <w:pStyle w:val="Compact"/>
              <w:spacing w:before="0" w:after="0" w:line="360" w:lineRule="auto"/>
              <w:jc w:val="both"/>
            </w:pPr>
            <w:r>
              <w:t>0.371</w:t>
            </w:r>
          </w:p>
        </w:tc>
        <w:tc>
          <w:tcPr>
            <w:tcW w:w="800" w:type="pct"/>
            <w:tcBorders>
              <w:right w:val="single" w:sz="4" w:space="0" w:color="auto"/>
            </w:tcBorders>
          </w:tcPr>
          <w:p w14:paraId="0BC43DB3" w14:textId="4E28E9A4" w:rsidR="00164CA0" w:rsidRPr="00CE0958" w:rsidRDefault="00AA4FFA" w:rsidP="009566B3">
            <w:pPr>
              <w:pStyle w:val="Compact"/>
              <w:spacing w:before="0" w:after="0" w:line="360" w:lineRule="auto"/>
              <w:jc w:val="both"/>
            </w:pPr>
            <w:r>
              <w:t>0.264</w:t>
            </w:r>
          </w:p>
        </w:tc>
        <w:tc>
          <w:tcPr>
            <w:tcW w:w="656" w:type="pct"/>
          </w:tcPr>
          <w:p w14:paraId="7A487954" w14:textId="517250BF" w:rsidR="00164CA0" w:rsidRPr="00CE0958" w:rsidRDefault="002E5C8A" w:rsidP="009566B3">
            <w:pPr>
              <w:spacing w:after="0" w:line="360" w:lineRule="auto"/>
              <w:jc w:val="both"/>
            </w:pPr>
            <w:r>
              <w:t>0.467</w:t>
            </w:r>
          </w:p>
        </w:tc>
        <w:tc>
          <w:tcPr>
            <w:tcW w:w="798" w:type="pct"/>
          </w:tcPr>
          <w:p w14:paraId="496394F0" w14:textId="5D0AE70A" w:rsidR="00164CA0" w:rsidRPr="00CE0958" w:rsidRDefault="002E5C8A" w:rsidP="009566B3">
            <w:pPr>
              <w:spacing w:after="0" w:line="360" w:lineRule="auto"/>
              <w:jc w:val="both"/>
            </w:pPr>
            <w:r>
              <w:t>0.333</w:t>
            </w:r>
          </w:p>
        </w:tc>
      </w:tr>
      <w:tr w:rsidR="00164CA0" w:rsidRPr="00CE0958" w14:paraId="6B75078F" w14:textId="77777777" w:rsidTr="00164CA0">
        <w:trPr>
          <w:jc w:val="center"/>
        </w:trPr>
        <w:tc>
          <w:tcPr>
            <w:tcW w:w="968" w:type="pct"/>
          </w:tcPr>
          <w:p w14:paraId="48B65110" w14:textId="77777777" w:rsidR="00164CA0" w:rsidRPr="00CE0958" w:rsidRDefault="00164CA0" w:rsidP="009566B3">
            <w:pPr>
              <w:pStyle w:val="Compact"/>
              <w:spacing w:before="0" w:after="0" w:line="360" w:lineRule="auto"/>
              <w:jc w:val="both"/>
            </w:pPr>
            <w:r w:rsidRPr="00CE0958">
              <w:t>Co-2020</w:t>
            </w:r>
          </w:p>
        </w:tc>
        <w:tc>
          <w:tcPr>
            <w:tcW w:w="1122" w:type="pct"/>
            <w:tcBorders>
              <w:right w:val="single" w:sz="4" w:space="0" w:color="auto"/>
            </w:tcBorders>
          </w:tcPr>
          <w:p w14:paraId="1550A576" w14:textId="77777777" w:rsidR="00164CA0" w:rsidRPr="00CE0958" w:rsidRDefault="00164CA0" w:rsidP="009566B3">
            <w:pPr>
              <w:pStyle w:val="Compact"/>
              <w:spacing w:before="0" w:after="0" w:line="360" w:lineRule="auto"/>
              <w:jc w:val="both"/>
            </w:pPr>
            <w:r w:rsidRPr="00CE0958">
              <w:t>Co-2019</w:t>
            </w:r>
          </w:p>
        </w:tc>
        <w:tc>
          <w:tcPr>
            <w:tcW w:w="656" w:type="pct"/>
          </w:tcPr>
          <w:p w14:paraId="5AD4B17D" w14:textId="702357FF" w:rsidR="00164CA0" w:rsidRPr="00CE0958" w:rsidRDefault="00F35088" w:rsidP="009566B3">
            <w:pPr>
              <w:pStyle w:val="Compact"/>
              <w:spacing w:before="0" w:after="0" w:line="360" w:lineRule="auto"/>
              <w:jc w:val="both"/>
            </w:pPr>
            <w:r>
              <w:t>0.670</w:t>
            </w:r>
          </w:p>
        </w:tc>
        <w:tc>
          <w:tcPr>
            <w:tcW w:w="800" w:type="pct"/>
            <w:tcBorders>
              <w:right w:val="single" w:sz="4" w:space="0" w:color="auto"/>
            </w:tcBorders>
          </w:tcPr>
          <w:p w14:paraId="2CA9FF66" w14:textId="52EA9E4A" w:rsidR="00164CA0" w:rsidRPr="00CE0958" w:rsidRDefault="00AA4FFA" w:rsidP="009566B3">
            <w:pPr>
              <w:pStyle w:val="Compact"/>
              <w:spacing w:before="0" w:after="0" w:line="360" w:lineRule="auto"/>
              <w:jc w:val="both"/>
            </w:pPr>
            <w:r>
              <w:t>0.541</w:t>
            </w:r>
          </w:p>
        </w:tc>
        <w:tc>
          <w:tcPr>
            <w:tcW w:w="656" w:type="pct"/>
          </w:tcPr>
          <w:p w14:paraId="71FF5897" w14:textId="780C5BC9" w:rsidR="00164CA0" w:rsidRPr="00CE0958" w:rsidRDefault="002E5C8A" w:rsidP="009566B3">
            <w:pPr>
              <w:spacing w:after="0" w:line="360" w:lineRule="auto"/>
              <w:jc w:val="both"/>
            </w:pPr>
            <w:r>
              <w:t>0.779</w:t>
            </w:r>
          </w:p>
        </w:tc>
        <w:tc>
          <w:tcPr>
            <w:tcW w:w="798" w:type="pct"/>
          </w:tcPr>
          <w:p w14:paraId="6BF685B9" w14:textId="4DE15EF2" w:rsidR="00164CA0" w:rsidRPr="00CE0958" w:rsidRDefault="002E5C8A" w:rsidP="009566B3">
            <w:pPr>
              <w:spacing w:after="0" w:line="360" w:lineRule="auto"/>
              <w:jc w:val="both"/>
            </w:pPr>
            <w:r>
              <w:t>0.623</w:t>
            </w:r>
          </w:p>
        </w:tc>
      </w:tr>
    </w:tbl>
    <w:p w14:paraId="30F85A80" w14:textId="30E68A28" w:rsidR="007F1370" w:rsidRDefault="007F1370" w:rsidP="00FB289D">
      <w:pPr>
        <w:pStyle w:val="TableCaption"/>
        <w:spacing w:before="120" w:line="360" w:lineRule="auto"/>
        <w:jc w:val="both"/>
      </w:pPr>
      <w:proofErr w:type="spellStart"/>
      <w:r>
        <w:rPr>
          <w:vertAlign w:val="superscript"/>
        </w:rPr>
        <w:t>a</w:t>
      </w:r>
      <w:proofErr w:type="spellEnd"/>
      <w:r>
        <w:t xml:space="preserve"> For</w:t>
      </w:r>
      <w:bookmarkEnd w:id="17"/>
      <w:bookmarkEnd w:id="21"/>
    </w:p>
    <w:p w14:paraId="2454FE7D" w14:textId="77777777" w:rsidR="00692381" w:rsidRDefault="00692381" w:rsidP="00FB289D">
      <w:pPr>
        <w:pStyle w:val="TableCaption"/>
        <w:spacing w:before="120" w:line="360" w:lineRule="auto"/>
        <w:jc w:val="both"/>
        <w:rPr>
          <w:b/>
          <w:bCs/>
          <w:i w:val="0"/>
          <w:iCs/>
        </w:rPr>
      </w:pPr>
    </w:p>
    <w:p w14:paraId="174EEB03" w14:textId="47FF3304" w:rsidR="00164CA0" w:rsidRDefault="00164CA0" w:rsidP="00FB289D">
      <w:pPr>
        <w:pStyle w:val="TableCaption"/>
        <w:spacing w:before="120" w:line="360" w:lineRule="auto"/>
        <w:jc w:val="both"/>
        <w:rPr>
          <w:i w:val="0"/>
          <w:iCs/>
        </w:rPr>
      </w:pPr>
      <w:r>
        <w:rPr>
          <w:b/>
          <w:bCs/>
          <w:i w:val="0"/>
          <w:iCs/>
        </w:rPr>
        <w:t>Figure 1</w:t>
      </w:r>
      <w:r w:rsidRPr="00164CA0">
        <w:rPr>
          <w:i w:val="0"/>
          <w:iCs/>
        </w:rPr>
        <w:t>. Effect of the Marker x Environment interaction</w:t>
      </w:r>
      <w:r>
        <w:rPr>
          <w:i w:val="0"/>
          <w:iCs/>
        </w:rPr>
        <w:t xml:space="preserve">. Boxplot representing the PA in the GBLUP model with and without </w:t>
      </w:r>
      <w:proofErr w:type="spellStart"/>
      <w:r>
        <w:rPr>
          <w:i w:val="0"/>
          <w:iCs/>
        </w:rPr>
        <w:t>MxE</w:t>
      </w:r>
      <w:proofErr w:type="spellEnd"/>
      <w:r>
        <w:rPr>
          <w:i w:val="0"/>
          <w:iCs/>
        </w:rPr>
        <w:t xml:space="preserve"> interactions. </w:t>
      </w:r>
    </w:p>
    <w:p w14:paraId="1BF5E9D4" w14:textId="77777777" w:rsidR="00164CA0" w:rsidRPr="00164CA0" w:rsidRDefault="00164CA0" w:rsidP="00FB289D">
      <w:pPr>
        <w:pStyle w:val="TableCaption"/>
        <w:spacing w:before="120" w:line="360" w:lineRule="auto"/>
        <w:jc w:val="both"/>
        <w:rPr>
          <w:i w:val="0"/>
          <w:iCs/>
        </w:rPr>
      </w:pPr>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A4B7129" w14:textId="41507797" w:rsidR="00962D89" w:rsidRPr="00962D89" w:rsidRDefault="009F4005" w:rsidP="00962D89">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D89" w:rsidRPr="00962D89">
        <w:rPr>
          <w:rFonts w:ascii="Cambria" w:hAnsi="Cambria" w:cs="Times New Roman"/>
          <w:noProof/>
        </w:rPr>
        <w:t xml:space="preserve">Annicchiarico, P., Nazzicari, N., Wei, Y., Pecetti, L., &amp; Brummer, E. C. (2017). Genotyping-by-sequencing and its exploitation for forage and cool-season grain legume breeding. </w:t>
      </w:r>
      <w:r w:rsidR="00962D89" w:rsidRPr="00962D89">
        <w:rPr>
          <w:rFonts w:ascii="Cambria" w:hAnsi="Cambria" w:cs="Times New Roman"/>
          <w:i/>
          <w:iCs/>
          <w:noProof/>
        </w:rPr>
        <w:t>Frontiers in Plant Science</w:t>
      </w:r>
      <w:r w:rsidR="00962D89" w:rsidRPr="00962D89">
        <w:rPr>
          <w:rFonts w:ascii="Cambria" w:hAnsi="Cambria" w:cs="Times New Roman"/>
          <w:noProof/>
        </w:rPr>
        <w:t xml:space="preserve">, </w:t>
      </w:r>
      <w:r w:rsidR="00962D89" w:rsidRPr="00962D89">
        <w:rPr>
          <w:rFonts w:ascii="Cambria" w:hAnsi="Cambria" w:cs="Times New Roman"/>
          <w:i/>
          <w:iCs/>
          <w:noProof/>
        </w:rPr>
        <w:t>8</w:t>
      </w:r>
      <w:r w:rsidR="00962D89" w:rsidRPr="00962D89">
        <w:rPr>
          <w:rFonts w:ascii="Cambria" w:hAnsi="Cambria" w:cs="Times New Roman"/>
          <w:noProof/>
        </w:rPr>
        <w:t>(May), 1–13. https://doi.org/10.3389/fpls.2017.00679</w:t>
      </w:r>
    </w:p>
    <w:p w14:paraId="5B40E944"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Carpenter, M. A., Goulden, D. S., Woods, C. J., Thomson, S. J., Kenel, F., Frew, T. J., Cooper, R. D., &amp; Timmerman-Vaughan, G. M. (2018). Genomic selection for ascochyta blight resistance in pea. </w:t>
      </w:r>
      <w:r w:rsidRPr="00962D89">
        <w:rPr>
          <w:rFonts w:ascii="Cambria" w:hAnsi="Cambria" w:cs="Times New Roman"/>
          <w:i/>
          <w:iCs/>
          <w:noProof/>
        </w:rPr>
        <w:lastRenderedPageBreak/>
        <w:t>Frontiers in Plant Science</w:t>
      </w:r>
      <w:r w:rsidRPr="00962D89">
        <w:rPr>
          <w:rFonts w:ascii="Cambria" w:hAnsi="Cambria" w:cs="Times New Roman"/>
          <w:noProof/>
        </w:rPr>
        <w:t xml:space="preserve">, </w:t>
      </w:r>
      <w:r w:rsidRPr="00962D89">
        <w:rPr>
          <w:rFonts w:ascii="Cambria" w:hAnsi="Cambria" w:cs="Times New Roman"/>
          <w:i/>
          <w:iCs/>
          <w:noProof/>
        </w:rPr>
        <w:t>871</w:t>
      </w:r>
      <w:r w:rsidRPr="00962D89">
        <w:rPr>
          <w:rFonts w:ascii="Cambria" w:hAnsi="Cambria" w:cs="Times New Roman"/>
          <w:noProof/>
        </w:rPr>
        <w:t>(December), 1–13. https://doi.org/10.3389/fpls.2018.01878</w:t>
      </w:r>
    </w:p>
    <w:p w14:paraId="6441B875"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Casella, G., &amp; George, E. I. (1992). </w:t>
      </w:r>
      <w:r w:rsidRPr="00962D89">
        <w:rPr>
          <w:rFonts w:ascii="Cambria" w:hAnsi="Cambria" w:cs="Times New Roman"/>
          <w:i/>
          <w:iCs/>
          <w:noProof/>
        </w:rPr>
        <w:t>Explaining the Gibbs Sampler George</w:t>
      </w:r>
      <w:r w:rsidRPr="00962D89">
        <w:rPr>
          <w:rFonts w:ascii="Cambria" w:hAnsi="Cambria" w:cs="Times New Roman"/>
          <w:noProof/>
        </w:rPr>
        <w:t xml:space="preserve">. </w:t>
      </w:r>
      <w:r w:rsidRPr="00962D89">
        <w:rPr>
          <w:rFonts w:ascii="Cambria" w:hAnsi="Cambria" w:cs="Times New Roman"/>
          <w:i/>
          <w:iCs/>
          <w:noProof/>
        </w:rPr>
        <w:t>46</w:t>
      </w:r>
      <w:r w:rsidRPr="00962D89">
        <w:rPr>
          <w:rFonts w:ascii="Cambria" w:hAnsi="Cambria" w:cs="Times New Roman"/>
          <w:noProof/>
        </w:rPr>
        <w:t>(3), 167–174.</w:t>
      </w:r>
    </w:p>
    <w:p w14:paraId="484E49C7"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DeLacy, I. H., Basford, K. E., Cooper, M., Bull, J., &amp; McLaren, C. G. (1996). </w:t>
      </w:r>
      <w:r w:rsidRPr="00962D89">
        <w:rPr>
          <w:rFonts w:ascii="Cambria" w:hAnsi="Cambria" w:cs="Times New Roman"/>
          <w:i/>
          <w:iCs/>
          <w:noProof/>
        </w:rPr>
        <w:t>Analysis of multi-environment trials - an historical perspective.</w:t>
      </w:r>
    </w:p>
    <w:p w14:paraId="7E7138FF"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Hayes, B. J., Visscher, P. M., &amp; Goddard, M. E. (2009). Increased accuracy of artificial selection by using the realized relationship matrix. </w:t>
      </w:r>
      <w:r w:rsidRPr="00962D89">
        <w:rPr>
          <w:rFonts w:ascii="Cambria" w:hAnsi="Cambria" w:cs="Times New Roman"/>
          <w:i/>
          <w:iCs/>
          <w:noProof/>
        </w:rPr>
        <w:t>Genetics Research</w:t>
      </w:r>
      <w:r w:rsidRPr="00962D89">
        <w:rPr>
          <w:rFonts w:ascii="Cambria" w:hAnsi="Cambria" w:cs="Times New Roman"/>
          <w:noProof/>
        </w:rPr>
        <w:t xml:space="preserve">, </w:t>
      </w:r>
      <w:r w:rsidRPr="00962D89">
        <w:rPr>
          <w:rFonts w:ascii="Cambria" w:hAnsi="Cambria" w:cs="Times New Roman"/>
          <w:i/>
          <w:iCs/>
          <w:noProof/>
        </w:rPr>
        <w:t>91</w:t>
      </w:r>
      <w:r w:rsidRPr="00962D89">
        <w:rPr>
          <w:rFonts w:ascii="Cambria" w:hAnsi="Cambria" w:cs="Times New Roman"/>
          <w:noProof/>
        </w:rPr>
        <w:t>(1), 47–60. https://doi.org/10.1017/S0016672308009981</w:t>
      </w:r>
    </w:p>
    <w:p w14:paraId="58A48971"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Howe, G. T., Saruul, P., Davis, J., &amp; Chen, T. H. H. (2000). Quantitative genetics of bud phenology, frost damage, and winter survival in an F2 family of hybrid poplars. </w:t>
      </w:r>
      <w:r w:rsidRPr="00962D89">
        <w:rPr>
          <w:rFonts w:ascii="Cambria" w:hAnsi="Cambria" w:cs="Times New Roman"/>
          <w:i/>
          <w:iCs/>
          <w:noProof/>
        </w:rPr>
        <w:t>Theoretical and Applied Genetics</w:t>
      </w:r>
      <w:r w:rsidRPr="00962D89">
        <w:rPr>
          <w:rFonts w:ascii="Cambria" w:hAnsi="Cambria" w:cs="Times New Roman"/>
          <w:noProof/>
        </w:rPr>
        <w:t xml:space="preserve">, </w:t>
      </w:r>
      <w:r w:rsidRPr="00962D89">
        <w:rPr>
          <w:rFonts w:ascii="Cambria" w:hAnsi="Cambria" w:cs="Times New Roman"/>
          <w:i/>
          <w:iCs/>
          <w:noProof/>
        </w:rPr>
        <w:t>101</w:t>
      </w:r>
      <w:r w:rsidRPr="00962D89">
        <w:rPr>
          <w:rFonts w:ascii="Cambria" w:hAnsi="Cambria" w:cs="Times New Roman"/>
          <w:noProof/>
        </w:rPr>
        <w:t>(4), 632–642. https://doi.org/10.1007/s001220051525</w:t>
      </w:r>
    </w:p>
    <w:p w14:paraId="3B39A92A"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Hyun, M. K., Zaitlen, N. A., Wade, C. M., Kirby, A., Heckerman, D., Daly, M. J., &amp; Eskin, E. (2008). Efficient control of population structure in model organism association mapping. </w:t>
      </w:r>
      <w:r w:rsidRPr="00962D89">
        <w:rPr>
          <w:rFonts w:ascii="Cambria" w:hAnsi="Cambria" w:cs="Times New Roman"/>
          <w:i/>
          <w:iCs/>
          <w:noProof/>
        </w:rPr>
        <w:t>Genetics</w:t>
      </w:r>
      <w:r w:rsidRPr="00962D89">
        <w:rPr>
          <w:rFonts w:ascii="Cambria" w:hAnsi="Cambria" w:cs="Times New Roman"/>
          <w:noProof/>
        </w:rPr>
        <w:t xml:space="preserve">, </w:t>
      </w:r>
      <w:r w:rsidRPr="00962D89">
        <w:rPr>
          <w:rFonts w:ascii="Cambria" w:hAnsi="Cambria" w:cs="Times New Roman"/>
          <w:i/>
          <w:iCs/>
          <w:noProof/>
        </w:rPr>
        <w:t>178</w:t>
      </w:r>
      <w:r w:rsidRPr="00962D89">
        <w:rPr>
          <w:rFonts w:ascii="Cambria" w:hAnsi="Cambria" w:cs="Times New Roman"/>
          <w:noProof/>
        </w:rPr>
        <w:t>(3), 1709–1723. https://doi.org/10.1534/genetics.107.080101</w:t>
      </w:r>
    </w:p>
    <w:p w14:paraId="2E1B866D"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Kottek, M., Grieser, J., Beck, C., Rudolf, B., &amp; Rubel, F. (2006). World map of the Köppen-Geiger climate classification updated. </w:t>
      </w:r>
      <w:r w:rsidRPr="00962D89">
        <w:rPr>
          <w:rFonts w:ascii="Cambria" w:hAnsi="Cambria" w:cs="Times New Roman"/>
          <w:i/>
          <w:iCs/>
          <w:noProof/>
        </w:rPr>
        <w:t>Meteorologische Zeitschrift</w:t>
      </w:r>
      <w:r w:rsidRPr="00962D89">
        <w:rPr>
          <w:rFonts w:ascii="Cambria" w:hAnsi="Cambria" w:cs="Times New Roman"/>
          <w:noProof/>
        </w:rPr>
        <w:t xml:space="preserve">, </w:t>
      </w:r>
      <w:r w:rsidRPr="00962D89">
        <w:rPr>
          <w:rFonts w:ascii="Cambria" w:hAnsi="Cambria" w:cs="Times New Roman"/>
          <w:i/>
          <w:iCs/>
          <w:noProof/>
        </w:rPr>
        <w:t>15</w:t>
      </w:r>
      <w:r w:rsidRPr="00962D89">
        <w:rPr>
          <w:rFonts w:ascii="Cambria" w:hAnsi="Cambria" w:cs="Times New Roman"/>
          <w:noProof/>
        </w:rPr>
        <w:t>(3), 259–263. https://doi.org/10.1127/0941-2948/2006/0130</w:t>
      </w:r>
    </w:p>
    <w:p w14:paraId="7100D917"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Meuwissen, T. H. E., Hayes, B. J., &amp; Goddard, M. E. (2001). Prediction of total genetic value using genome-wide dense marker maps. </w:t>
      </w:r>
      <w:r w:rsidRPr="00962D89">
        <w:rPr>
          <w:rFonts w:ascii="Cambria" w:hAnsi="Cambria" w:cs="Times New Roman"/>
          <w:i/>
          <w:iCs/>
          <w:noProof/>
        </w:rPr>
        <w:t>Genetics</w:t>
      </w:r>
      <w:r w:rsidRPr="00962D89">
        <w:rPr>
          <w:rFonts w:ascii="Cambria" w:hAnsi="Cambria" w:cs="Times New Roman"/>
          <w:noProof/>
        </w:rPr>
        <w:t xml:space="preserve">, </w:t>
      </w:r>
      <w:r w:rsidRPr="00962D89">
        <w:rPr>
          <w:rFonts w:ascii="Cambria" w:hAnsi="Cambria" w:cs="Times New Roman"/>
          <w:i/>
          <w:iCs/>
          <w:noProof/>
        </w:rPr>
        <w:t>157</w:t>
      </w:r>
      <w:r w:rsidRPr="00962D89">
        <w:rPr>
          <w:rFonts w:ascii="Cambria" w:hAnsi="Cambria" w:cs="Times New Roman"/>
          <w:noProof/>
        </w:rPr>
        <w:t>(4), 1819–1829. https://doi.org/10.1093/genetics/157.4.1819</w:t>
      </w:r>
    </w:p>
    <w:p w14:paraId="48952ADC"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D89">
        <w:rPr>
          <w:rFonts w:ascii="Cambria" w:hAnsi="Cambria" w:cs="Times New Roman"/>
          <w:i/>
          <w:iCs/>
          <w:noProof/>
        </w:rPr>
        <w:t>Molecular Breeding</w:t>
      </w:r>
      <w:r w:rsidRPr="00962D89">
        <w:rPr>
          <w:rFonts w:ascii="Cambria" w:hAnsi="Cambria" w:cs="Times New Roman"/>
          <w:noProof/>
        </w:rPr>
        <w:t xml:space="preserve">, </w:t>
      </w:r>
      <w:r w:rsidRPr="00962D89">
        <w:rPr>
          <w:rFonts w:ascii="Cambria" w:hAnsi="Cambria" w:cs="Times New Roman"/>
          <w:i/>
          <w:iCs/>
          <w:noProof/>
        </w:rPr>
        <w:t>36</w:t>
      </w:r>
      <w:r w:rsidRPr="00962D89">
        <w:rPr>
          <w:rFonts w:ascii="Cambria" w:hAnsi="Cambria" w:cs="Times New Roman"/>
          <w:noProof/>
        </w:rPr>
        <w:t>(6), 1–16. https://doi.org/10.1007/s11032-016-0490-y</w:t>
      </w:r>
    </w:p>
    <w:p w14:paraId="1D9A1C28"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Nizam, M., Ellison, F. W., O’Brien, L., &amp; Latter, B. D. H. (1994). The performance of pure lines derived from heterotic bread wheat hybrids. </w:t>
      </w:r>
      <w:r w:rsidRPr="00962D89">
        <w:rPr>
          <w:rFonts w:ascii="Cambria" w:hAnsi="Cambria" w:cs="Times New Roman"/>
          <w:i/>
          <w:iCs/>
          <w:noProof/>
        </w:rPr>
        <w:t>Australian Journal of Agricultural Research</w:t>
      </w:r>
      <w:r w:rsidRPr="00962D89">
        <w:rPr>
          <w:rFonts w:ascii="Cambria" w:hAnsi="Cambria" w:cs="Times New Roman"/>
          <w:noProof/>
        </w:rPr>
        <w:t xml:space="preserve">, </w:t>
      </w:r>
      <w:r w:rsidRPr="00962D89">
        <w:rPr>
          <w:rFonts w:ascii="Cambria" w:hAnsi="Cambria" w:cs="Times New Roman"/>
          <w:i/>
          <w:iCs/>
          <w:noProof/>
        </w:rPr>
        <w:t>45</w:t>
      </w:r>
      <w:r w:rsidRPr="00962D89">
        <w:rPr>
          <w:rFonts w:ascii="Cambria" w:hAnsi="Cambria" w:cs="Times New Roman"/>
          <w:noProof/>
        </w:rPr>
        <w:t>(3), 591–600.</w:t>
      </w:r>
    </w:p>
    <w:p w14:paraId="3C36E307"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D89">
        <w:rPr>
          <w:rFonts w:ascii="Cambria" w:hAnsi="Cambria" w:cs="Times New Roman"/>
          <w:i/>
          <w:iCs/>
          <w:noProof/>
        </w:rPr>
        <w:t>Agronomy Journal</w:t>
      </w:r>
      <w:r w:rsidRPr="00962D89">
        <w:rPr>
          <w:rFonts w:ascii="Cambria" w:hAnsi="Cambria" w:cs="Times New Roman"/>
          <w:noProof/>
        </w:rPr>
        <w:t xml:space="preserve">, </w:t>
      </w:r>
      <w:r w:rsidRPr="00962D89">
        <w:rPr>
          <w:rFonts w:ascii="Cambria" w:hAnsi="Cambria" w:cs="Times New Roman"/>
          <w:i/>
          <w:iCs/>
          <w:noProof/>
        </w:rPr>
        <w:t>111</w:t>
      </w:r>
      <w:r w:rsidRPr="00962D89">
        <w:rPr>
          <w:rFonts w:ascii="Cambria" w:hAnsi="Cambria" w:cs="Times New Roman"/>
          <w:noProof/>
        </w:rPr>
        <w:t>(6), 2949–2960. https://doi.org/10.2134/agronj2019.03.0220</w:t>
      </w:r>
    </w:p>
    <w:p w14:paraId="20B05BBC"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lastRenderedPageBreak/>
        <w:t xml:space="preserve">Rocha, J. R. do A. S. de C., Machado, J. C., &amp; Carneiro, P. C. S. (2018). Multitrait index based on factor analysis and ideotype-design: proposal and application on elephant grass breeding for bioenergy. </w:t>
      </w:r>
      <w:r w:rsidRPr="00962D89">
        <w:rPr>
          <w:rFonts w:ascii="Cambria" w:hAnsi="Cambria" w:cs="Times New Roman"/>
          <w:i/>
          <w:iCs/>
          <w:noProof/>
        </w:rPr>
        <w:t>GCB Bioenergy</w:t>
      </w:r>
      <w:r w:rsidRPr="00962D89">
        <w:rPr>
          <w:rFonts w:ascii="Cambria" w:hAnsi="Cambria" w:cs="Times New Roman"/>
          <w:noProof/>
        </w:rPr>
        <w:t xml:space="preserve">, </w:t>
      </w:r>
      <w:r w:rsidRPr="00962D89">
        <w:rPr>
          <w:rFonts w:ascii="Cambria" w:hAnsi="Cambria" w:cs="Times New Roman"/>
          <w:i/>
          <w:iCs/>
          <w:noProof/>
        </w:rPr>
        <w:t>10</w:t>
      </w:r>
      <w:r w:rsidRPr="00962D89">
        <w:rPr>
          <w:rFonts w:ascii="Cambria" w:hAnsi="Cambria" w:cs="Times New Roman"/>
          <w:noProof/>
        </w:rPr>
        <w:t>(1), 52–60. https://doi.org/10.1111/gcbb.12443</w:t>
      </w:r>
    </w:p>
    <w:p w14:paraId="28BC0D1F"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cs="Times New Roman"/>
          <w:noProof/>
        </w:rPr>
      </w:pPr>
      <w:r w:rsidRPr="00962D89">
        <w:rPr>
          <w:rFonts w:ascii="Cambria" w:hAnsi="Cambria" w:cs="Times New Roman"/>
          <w:noProof/>
        </w:rPr>
        <w:t xml:space="preserve">Searle, S. R., Casella, G., &amp; McCulloch, C. E. (2006). </w:t>
      </w:r>
      <w:r w:rsidRPr="00962D89">
        <w:rPr>
          <w:rFonts w:ascii="Cambria" w:hAnsi="Cambria" w:cs="Times New Roman"/>
          <w:i/>
          <w:iCs/>
          <w:noProof/>
        </w:rPr>
        <w:t>Variance Components</w:t>
      </w:r>
      <w:r w:rsidRPr="00962D89">
        <w:rPr>
          <w:rFonts w:ascii="Cambria" w:hAnsi="Cambria" w:cs="Times New Roman"/>
          <w:noProof/>
        </w:rPr>
        <w:t>.</w:t>
      </w:r>
    </w:p>
    <w:p w14:paraId="51501F39" w14:textId="77777777" w:rsidR="00962D89" w:rsidRPr="00962D89" w:rsidRDefault="00962D89" w:rsidP="00962D89">
      <w:pPr>
        <w:widowControl w:val="0"/>
        <w:autoSpaceDE w:val="0"/>
        <w:autoSpaceDN w:val="0"/>
        <w:adjustRightInd w:val="0"/>
        <w:spacing w:before="120" w:after="120" w:line="360" w:lineRule="auto"/>
        <w:ind w:left="480" w:hanging="480"/>
        <w:rPr>
          <w:rFonts w:ascii="Cambria" w:hAnsi="Cambria"/>
          <w:noProof/>
        </w:rPr>
      </w:pPr>
      <w:r w:rsidRPr="00962D89">
        <w:rPr>
          <w:rFonts w:ascii="Cambria" w:hAnsi="Cambria" w:cs="Times New Roman"/>
          <w:noProof/>
        </w:rPr>
        <w:t xml:space="preserve">Wang, X., Xu, Y., Hu, Z., &amp; Xu, C. (2018). Genomic selection methods for crop improvement: Current status and prospects. </w:t>
      </w:r>
      <w:r w:rsidRPr="00962D89">
        <w:rPr>
          <w:rFonts w:ascii="Cambria" w:hAnsi="Cambria" w:cs="Times New Roman"/>
          <w:i/>
          <w:iCs/>
          <w:noProof/>
        </w:rPr>
        <w:t>Crop Journal</w:t>
      </w:r>
      <w:r w:rsidRPr="00962D89">
        <w:rPr>
          <w:rFonts w:ascii="Cambria" w:hAnsi="Cambria" w:cs="Times New Roman"/>
          <w:noProof/>
        </w:rPr>
        <w:t xml:space="preserve">, </w:t>
      </w:r>
      <w:r w:rsidRPr="00962D89">
        <w:rPr>
          <w:rFonts w:ascii="Cambria" w:hAnsi="Cambria" w:cs="Times New Roman"/>
          <w:i/>
          <w:iCs/>
          <w:noProof/>
        </w:rPr>
        <w:t>6</w:t>
      </w:r>
      <w:r w:rsidRPr="00962D89">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4255E" w14:textId="77777777" w:rsidR="00C55954" w:rsidRDefault="00C55954">
      <w:pPr>
        <w:spacing w:after="0"/>
      </w:pPr>
      <w:r>
        <w:separator/>
      </w:r>
    </w:p>
  </w:endnote>
  <w:endnote w:type="continuationSeparator" w:id="0">
    <w:p w14:paraId="31BB0CCA" w14:textId="77777777" w:rsidR="00C55954" w:rsidRDefault="00C559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AF670" w14:textId="77777777" w:rsidR="00C55954" w:rsidRDefault="00C55954">
      <w:r>
        <w:separator/>
      </w:r>
    </w:p>
  </w:footnote>
  <w:footnote w:type="continuationSeparator" w:id="0">
    <w:p w14:paraId="7CB48909" w14:textId="77777777" w:rsidR="00C55954" w:rsidRDefault="00C55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1550385863">
    <w:abstractNumId w:val="1"/>
  </w:num>
  <w:num w:numId="2" w16cid:durableId="11932284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40644568">
    <w:abstractNumId w:val="2"/>
  </w:num>
  <w:num w:numId="4" w16cid:durableId="118114846">
    <w:abstractNumId w:val="2"/>
  </w:num>
  <w:num w:numId="5" w16cid:durableId="13778946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5E57"/>
    <w:rsid w:val="000513E0"/>
    <w:rsid w:val="00053762"/>
    <w:rsid w:val="0006713E"/>
    <w:rsid w:val="000801ED"/>
    <w:rsid w:val="000821BB"/>
    <w:rsid w:val="00084572"/>
    <w:rsid w:val="000A67DC"/>
    <w:rsid w:val="000E6395"/>
    <w:rsid w:val="000F4AD8"/>
    <w:rsid w:val="00113D85"/>
    <w:rsid w:val="00124FD7"/>
    <w:rsid w:val="00146CE1"/>
    <w:rsid w:val="00155CB5"/>
    <w:rsid w:val="001624B7"/>
    <w:rsid w:val="00164CA0"/>
    <w:rsid w:val="00176173"/>
    <w:rsid w:val="001821DA"/>
    <w:rsid w:val="001D123D"/>
    <w:rsid w:val="002637EF"/>
    <w:rsid w:val="002B6112"/>
    <w:rsid w:val="002C169F"/>
    <w:rsid w:val="002C7E06"/>
    <w:rsid w:val="002D6AE1"/>
    <w:rsid w:val="002E5C8A"/>
    <w:rsid w:val="00314C35"/>
    <w:rsid w:val="00331AFD"/>
    <w:rsid w:val="00346D69"/>
    <w:rsid w:val="003C5C20"/>
    <w:rsid w:val="003D27F2"/>
    <w:rsid w:val="003E494A"/>
    <w:rsid w:val="004011B5"/>
    <w:rsid w:val="004172EA"/>
    <w:rsid w:val="00421C58"/>
    <w:rsid w:val="00430AF2"/>
    <w:rsid w:val="0045774C"/>
    <w:rsid w:val="004613BD"/>
    <w:rsid w:val="004960B9"/>
    <w:rsid w:val="004A522D"/>
    <w:rsid w:val="004A7316"/>
    <w:rsid w:val="004E0D96"/>
    <w:rsid w:val="004E1881"/>
    <w:rsid w:val="004E29B3"/>
    <w:rsid w:val="004E3216"/>
    <w:rsid w:val="004F1619"/>
    <w:rsid w:val="00523122"/>
    <w:rsid w:val="00531A50"/>
    <w:rsid w:val="00577F33"/>
    <w:rsid w:val="00590D07"/>
    <w:rsid w:val="00592140"/>
    <w:rsid w:val="00596DDD"/>
    <w:rsid w:val="005D4F2C"/>
    <w:rsid w:val="005E30F7"/>
    <w:rsid w:val="00617749"/>
    <w:rsid w:val="00657AA6"/>
    <w:rsid w:val="00667A99"/>
    <w:rsid w:val="00686598"/>
    <w:rsid w:val="00692381"/>
    <w:rsid w:val="006C2AFD"/>
    <w:rsid w:val="006C77CD"/>
    <w:rsid w:val="006D7504"/>
    <w:rsid w:val="00721359"/>
    <w:rsid w:val="00753BCB"/>
    <w:rsid w:val="00760694"/>
    <w:rsid w:val="0076637D"/>
    <w:rsid w:val="00784D58"/>
    <w:rsid w:val="00786E92"/>
    <w:rsid w:val="007941D1"/>
    <w:rsid w:val="00795328"/>
    <w:rsid w:val="007C15C2"/>
    <w:rsid w:val="007C4E30"/>
    <w:rsid w:val="007C6B6A"/>
    <w:rsid w:val="007E1AC0"/>
    <w:rsid w:val="007E322A"/>
    <w:rsid w:val="007E5D88"/>
    <w:rsid w:val="007F122D"/>
    <w:rsid w:val="007F1370"/>
    <w:rsid w:val="007F7128"/>
    <w:rsid w:val="00822D20"/>
    <w:rsid w:val="00822E80"/>
    <w:rsid w:val="00836E9B"/>
    <w:rsid w:val="00843F69"/>
    <w:rsid w:val="00857A19"/>
    <w:rsid w:val="008710A9"/>
    <w:rsid w:val="00880280"/>
    <w:rsid w:val="008803AD"/>
    <w:rsid w:val="00884446"/>
    <w:rsid w:val="00891429"/>
    <w:rsid w:val="008B7454"/>
    <w:rsid w:val="008D6863"/>
    <w:rsid w:val="009325BB"/>
    <w:rsid w:val="00932B7A"/>
    <w:rsid w:val="00946AB4"/>
    <w:rsid w:val="009566E5"/>
    <w:rsid w:val="009613C7"/>
    <w:rsid w:val="00962D89"/>
    <w:rsid w:val="00962F15"/>
    <w:rsid w:val="0096374E"/>
    <w:rsid w:val="009A354E"/>
    <w:rsid w:val="009A613F"/>
    <w:rsid w:val="009B7B58"/>
    <w:rsid w:val="009C13D9"/>
    <w:rsid w:val="009C373F"/>
    <w:rsid w:val="009C7553"/>
    <w:rsid w:val="009D3DAC"/>
    <w:rsid w:val="009F4005"/>
    <w:rsid w:val="009F4094"/>
    <w:rsid w:val="00A3684E"/>
    <w:rsid w:val="00A62CA8"/>
    <w:rsid w:val="00A7740E"/>
    <w:rsid w:val="00A90307"/>
    <w:rsid w:val="00A96574"/>
    <w:rsid w:val="00AA0FD5"/>
    <w:rsid w:val="00AA4FFA"/>
    <w:rsid w:val="00AC463F"/>
    <w:rsid w:val="00AF10B8"/>
    <w:rsid w:val="00B71FEE"/>
    <w:rsid w:val="00B86B75"/>
    <w:rsid w:val="00BC2233"/>
    <w:rsid w:val="00BC48D5"/>
    <w:rsid w:val="00BC60F2"/>
    <w:rsid w:val="00BE2249"/>
    <w:rsid w:val="00BE79BE"/>
    <w:rsid w:val="00C36279"/>
    <w:rsid w:val="00C52CEA"/>
    <w:rsid w:val="00C55954"/>
    <w:rsid w:val="00C65A80"/>
    <w:rsid w:val="00C84CCD"/>
    <w:rsid w:val="00C90F32"/>
    <w:rsid w:val="00CB1D21"/>
    <w:rsid w:val="00CE0958"/>
    <w:rsid w:val="00CE4325"/>
    <w:rsid w:val="00D020F3"/>
    <w:rsid w:val="00D16BB7"/>
    <w:rsid w:val="00D220F5"/>
    <w:rsid w:val="00D351F0"/>
    <w:rsid w:val="00D43BE5"/>
    <w:rsid w:val="00D44443"/>
    <w:rsid w:val="00D509F3"/>
    <w:rsid w:val="00D51B71"/>
    <w:rsid w:val="00D6460F"/>
    <w:rsid w:val="00D72CDB"/>
    <w:rsid w:val="00DA7468"/>
    <w:rsid w:val="00DB3335"/>
    <w:rsid w:val="00DB5A80"/>
    <w:rsid w:val="00DB6899"/>
    <w:rsid w:val="00DE4140"/>
    <w:rsid w:val="00DE5820"/>
    <w:rsid w:val="00DE69D5"/>
    <w:rsid w:val="00E029E6"/>
    <w:rsid w:val="00E04811"/>
    <w:rsid w:val="00E25686"/>
    <w:rsid w:val="00E315A3"/>
    <w:rsid w:val="00E3773D"/>
    <w:rsid w:val="00E71B25"/>
    <w:rsid w:val="00E92686"/>
    <w:rsid w:val="00EA4AC3"/>
    <w:rsid w:val="00ED293D"/>
    <w:rsid w:val="00ED4980"/>
    <w:rsid w:val="00EE0670"/>
    <w:rsid w:val="00EF01BE"/>
    <w:rsid w:val="00F01F92"/>
    <w:rsid w:val="00F21E73"/>
    <w:rsid w:val="00F35088"/>
    <w:rsid w:val="00F56AE3"/>
    <w:rsid w:val="00F6193F"/>
    <w:rsid w:val="00F7247C"/>
    <w:rsid w:val="00FB289D"/>
    <w:rsid w:val="00FB607A"/>
    <w:rsid w:val="00FC2F8D"/>
    <w:rsid w:val="00FD57E7"/>
    <w:rsid w:val="00FE3090"/>
    <w:rsid w:val="00FF48B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015E57"/>
    <w:pPr>
      <w:tabs>
        <w:tab w:val="center" w:pos="4252"/>
        <w:tab w:val="right" w:pos="8504"/>
      </w:tabs>
      <w:spacing w:after="0"/>
    </w:pPr>
  </w:style>
  <w:style w:type="character" w:customStyle="1" w:styleId="HeaderChar">
    <w:name w:val="Header Char"/>
    <w:basedOn w:val="DefaultParagraphFont"/>
    <w:link w:val="Header"/>
    <w:rsid w:val="00015E57"/>
  </w:style>
  <w:style w:type="paragraph" w:styleId="Footer">
    <w:name w:val="footer"/>
    <w:basedOn w:val="Normal"/>
    <w:link w:val="FooterChar"/>
    <w:unhideWhenUsed/>
    <w:rsid w:val="00015E57"/>
    <w:pPr>
      <w:tabs>
        <w:tab w:val="center" w:pos="4252"/>
        <w:tab w:val="right" w:pos="8504"/>
      </w:tabs>
      <w:spacing w:after="0"/>
    </w:pPr>
  </w:style>
  <w:style w:type="character" w:customStyle="1" w:styleId="FooterChar">
    <w:name w:val="Footer Char"/>
    <w:basedOn w:val="DefaultParagraphFont"/>
    <w:link w:val="Footer"/>
    <w:rsid w:val="00015E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3243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4</TotalTime>
  <Pages>11</Pages>
  <Words>8924</Words>
  <Characters>5086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9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42</cp:revision>
  <dcterms:created xsi:type="dcterms:W3CDTF">2022-02-09T10:25:00Z</dcterms:created>
  <dcterms:modified xsi:type="dcterms:W3CDTF">2022-04-25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